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827EF3" w14:textId="42D52FA3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</w:rPr>
        <w:t>Name</w:t>
      </w:r>
      <w:r w:rsidR="005536A9">
        <w:rPr>
          <w:rFonts w:ascii="Book Antiqua" w:eastAsia="Book Antiqua" w:hAnsi="Book Antiqua" w:cs="Book Antiqua"/>
          <w:b/>
        </w:rPr>
        <w:t xml:space="preserve"> </w:t>
      </w:r>
      <w:r w:rsidRPr="003E4285">
        <w:rPr>
          <w:rFonts w:ascii="Book Antiqua" w:eastAsia="Book Antiqua" w:hAnsi="Book Antiqua" w:cs="Book Antiqua"/>
          <w:b/>
        </w:rPr>
        <w:t>of</w:t>
      </w:r>
      <w:r w:rsidR="005536A9">
        <w:rPr>
          <w:rFonts w:ascii="Book Antiqua" w:eastAsia="Book Antiqua" w:hAnsi="Book Antiqua" w:cs="Book Antiqua"/>
          <w:b/>
        </w:rPr>
        <w:t xml:space="preserve"> </w:t>
      </w:r>
      <w:r w:rsidRPr="003E4285">
        <w:rPr>
          <w:rFonts w:ascii="Book Antiqua" w:eastAsia="Book Antiqua" w:hAnsi="Book Antiqua" w:cs="Book Antiqua"/>
          <w:b/>
        </w:rPr>
        <w:t>Journal:</w:t>
      </w:r>
      <w:r w:rsidR="005536A9">
        <w:rPr>
          <w:rFonts w:ascii="Book Antiqua" w:eastAsia="Book Antiqua" w:hAnsi="Book Antiqua" w:cs="Book Antiqua"/>
          <w:b/>
        </w:rPr>
        <w:t xml:space="preserve"> </w:t>
      </w:r>
      <w:r w:rsidRPr="003E4285">
        <w:rPr>
          <w:rFonts w:ascii="Book Antiqua" w:eastAsia="Book Antiqua" w:hAnsi="Book Antiqua" w:cs="Book Antiqua"/>
          <w:i/>
        </w:rPr>
        <w:t>World</w:t>
      </w:r>
      <w:r w:rsidR="005536A9">
        <w:rPr>
          <w:rFonts w:ascii="Book Antiqua" w:eastAsia="Book Antiqua" w:hAnsi="Book Antiqua" w:cs="Book Antiqua"/>
          <w:i/>
        </w:rPr>
        <w:t xml:space="preserve"> </w:t>
      </w:r>
      <w:r w:rsidRPr="003E4285">
        <w:rPr>
          <w:rFonts w:ascii="Book Antiqua" w:eastAsia="Book Antiqua" w:hAnsi="Book Antiqua" w:cs="Book Antiqua"/>
          <w:i/>
        </w:rPr>
        <w:t>Journal</w:t>
      </w:r>
      <w:r w:rsidR="005536A9">
        <w:rPr>
          <w:rFonts w:ascii="Book Antiqua" w:eastAsia="Book Antiqua" w:hAnsi="Book Antiqua" w:cs="Book Antiqua"/>
          <w:i/>
        </w:rPr>
        <w:t xml:space="preserve"> </w:t>
      </w:r>
      <w:r w:rsidRPr="003E4285">
        <w:rPr>
          <w:rFonts w:ascii="Book Antiqua" w:eastAsia="Book Antiqua" w:hAnsi="Book Antiqua" w:cs="Book Antiqua"/>
          <w:i/>
        </w:rPr>
        <w:t>of</w:t>
      </w:r>
      <w:r w:rsidR="005536A9">
        <w:rPr>
          <w:rFonts w:ascii="Book Antiqua" w:eastAsia="Book Antiqua" w:hAnsi="Book Antiqua" w:cs="Book Antiqua"/>
          <w:i/>
        </w:rPr>
        <w:t xml:space="preserve"> </w:t>
      </w:r>
      <w:r w:rsidRPr="003E4285">
        <w:rPr>
          <w:rFonts w:ascii="Book Antiqua" w:eastAsia="Book Antiqua" w:hAnsi="Book Antiqua" w:cs="Book Antiqua"/>
          <w:i/>
        </w:rPr>
        <w:t>Stem</w:t>
      </w:r>
      <w:r w:rsidR="005536A9">
        <w:rPr>
          <w:rFonts w:ascii="Book Antiqua" w:eastAsia="Book Antiqua" w:hAnsi="Book Antiqua" w:cs="Book Antiqua"/>
          <w:i/>
        </w:rPr>
        <w:t xml:space="preserve"> </w:t>
      </w:r>
      <w:r w:rsidRPr="003E4285">
        <w:rPr>
          <w:rFonts w:ascii="Book Antiqua" w:eastAsia="Book Antiqua" w:hAnsi="Book Antiqua" w:cs="Book Antiqua"/>
          <w:i/>
        </w:rPr>
        <w:t>Cells</w:t>
      </w:r>
    </w:p>
    <w:p w14:paraId="184D1728" w14:textId="752DA6A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</w:rPr>
        <w:t>Manuscript</w:t>
      </w:r>
      <w:r w:rsidR="005536A9">
        <w:rPr>
          <w:rFonts w:ascii="Book Antiqua" w:eastAsia="Book Antiqua" w:hAnsi="Book Antiqua" w:cs="Book Antiqua"/>
          <w:b/>
        </w:rPr>
        <w:t xml:space="preserve"> </w:t>
      </w:r>
      <w:r w:rsidRPr="003E4285">
        <w:rPr>
          <w:rFonts w:ascii="Book Antiqua" w:eastAsia="Book Antiqua" w:hAnsi="Book Antiqua" w:cs="Book Antiqua"/>
          <w:b/>
        </w:rPr>
        <w:t>NO:</w:t>
      </w:r>
      <w:r w:rsidR="005536A9">
        <w:rPr>
          <w:rFonts w:ascii="Book Antiqua" w:eastAsia="Book Antiqua" w:hAnsi="Book Antiqua" w:cs="Book Antiqua"/>
          <w:b/>
        </w:rPr>
        <w:t xml:space="preserve"> </w:t>
      </w:r>
      <w:r w:rsidRPr="003E4285">
        <w:rPr>
          <w:rFonts w:ascii="Book Antiqua" w:eastAsia="Book Antiqua" w:hAnsi="Book Antiqua" w:cs="Book Antiqua"/>
        </w:rPr>
        <w:t>82860</w:t>
      </w:r>
    </w:p>
    <w:p w14:paraId="607E1C11" w14:textId="1116489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</w:rPr>
        <w:t>Manuscript</w:t>
      </w:r>
      <w:r w:rsidR="005536A9">
        <w:rPr>
          <w:rFonts w:ascii="Book Antiqua" w:eastAsia="Book Antiqua" w:hAnsi="Book Antiqua" w:cs="Book Antiqua"/>
          <w:b/>
        </w:rPr>
        <w:t xml:space="preserve"> </w:t>
      </w:r>
      <w:r w:rsidRPr="003E4285">
        <w:rPr>
          <w:rFonts w:ascii="Book Antiqua" w:eastAsia="Book Antiqua" w:hAnsi="Book Antiqua" w:cs="Book Antiqua"/>
          <w:b/>
        </w:rPr>
        <w:t>Type:</w:t>
      </w:r>
      <w:r w:rsidR="005536A9">
        <w:rPr>
          <w:rFonts w:ascii="Book Antiqua" w:eastAsia="Book Antiqua" w:hAnsi="Book Antiqua" w:cs="Book Antiqua"/>
          <w:b/>
        </w:rPr>
        <w:t xml:space="preserve"> </w:t>
      </w:r>
      <w:r w:rsidRPr="003E4285">
        <w:rPr>
          <w:rFonts w:ascii="Book Antiqua" w:eastAsia="Book Antiqua" w:hAnsi="Book Antiqua" w:cs="Book Antiqua"/>
        </w:rPr>
        <w:t>REVIEW</w:t>
      </w:r>
    </w:p>
    <w:p w14:paraId="61079D67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7C2E6177" w14:textId="6C80DFAE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Modulation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of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stem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cell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fate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in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intestinal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homeostasis,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injury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repair</w:t>
      </w:r>
    </w:p>
    <w:p w14:paraId="1A5E0566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2401D493" w14:textId="61F8F089" w:rsidR="00A77B3E" w:rsidRPr="003E4285" w:rsidRDefault="00FC673D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Wa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Z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536A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ion</w:t>
      </w:r>
    </w:p>
    <w:p w14:paraId="7544DFEB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65CDD0F2" w14:textId="5CA65407" w:rsidR="00DE250E" w:rsidRPr="00DE250E" w:rsidRDefault="00DE250E" w:rsidP="00BE2101">
      <w:pPr>
        <w:spacing w:line="360" w:lineRule="auto"/>
        <w:jc w:val="both"/>
        <w:rPr>
          <w:lang w:val="it-IT"/>
        </w:rPr>
      </w:pPr>
      <w:r w:rsidRPr="00DE250E">
        <w:rPr>
          <w:rFonts w:ascii="Book Antiqua" w:eastAsia="Book Antiqua" w:hAnsi="Book Antiqua" w:cs="Book Antiqua"/>
          <w:color w:val="000000"/>
          <w:lang w:val="it-IT"/>
        </w:rPr>
        <w:t>Zhe</w:t>
      </w:r>
      <w:r w:rsidR="005536A9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DE250E">
        <w:rPr>
          <w:rFonts w:ascii="Book Antiqua" w:eastAsia="Book Antiqua" w:hAnsi="Book Antiqua" w:cs="Book Antiqua"/>
          <w:color w:val="000000"/>
          <w:lang w:val="it-IT"/>
        </w:rPr>
        <w:t>Wang,</w:t>
      </w:r>
      <w:r w:rsidR="005536A9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DE250E">
        <w:rPr>
          <w:rFonts w:ascii="Book Antiqua" w:eastAsia="Book Antiqua" w:hAnsi="Book Antiqua" w:cs="Book Antiqua"/>
          <w:color w:val="000000"/>
          <w:lang w:val="it-IT"/>
        </w:rPr>
        <w:t>Yan-Ji</w:t>
      </w:r>
      <w:r w:rsidR="005536A9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DE250E">
        <w:rPr>
          <w:rFonts w:ascii="Book Antiqua" w:eastAsia="Book Antiqua" w:hAnsi="Book Antiqua" w:cs="Book Antiqua"/>
          <w:color w:val="000000"/>
          <w:lang w:val="it-IT"/>
        </w:rPr>
        <w:t>Qu,</w:t>
      </w:r>
      <w:r w:rsidR="005536A9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DE250E">
        <w:rPr>
          <w:rFonts w:ascii="Book Antiqua" w:eastAsia="Book Antiqua" w:hAnsi="Book Antiqua" w:cs="Book Antiqua"/>
          <w:color w:val="000000"/>
          <w:lang w:val="it-IT"/>
        </w:rPr>
        <w:t>Min</w:t>
      </w:r>
      <w:r w:rsidR="005536A9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DE250E">
        <w:rPr>
          <w:rFonts w:ascii="Book Antiqua" w:eastAsia="Book Antiqua" w:hAnsi="Book Antiqua" w:cs="Book Antiqua"/>
          <w:color w:val="000000"/>
          <w:lang w:val="it-IT"/>
        </w:rPr>
        <w:t>Cui</w:t>
      </w:r>
    </w:p>
    <w:p w14:paraId="23D5C4AF" w14:textId="77777777" w:rsidR="00DE250E" w:rsidRPr="00DE250E" w:rsidRDefault="00DE250E" w:rsidP="00BE2101">
      <w:pPr>
        <w:spacing w:line="360" w:lineRule="auto"/>
        <w:jc w:val="both"/>
        <w:rPr>
          <w:lang w:val="it-IT"/>
        </w:rPr>
      </w:pPr>
    </w:p>
    <w:p w14:paraId="5AE72F36" w14:textId="2F894C2B" w:rsidR="00DE250E" w:rsidRDefault="00DE250E" w:rsidP="00BE210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Zhe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ang,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pita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ngj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eg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azho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i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chnolo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uh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30022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1F60FA">
        <w:rPr>
          <w:rFonts w:ascii="Book Antiqua" w:eastAsia="Book Antiqua" w:hAnsi="Book Antiqua" w:cs="Book Antiqua"/>
          <w:color w:val="000000"/>
        </w:rPr>
        <w:t>Hube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1F60FA">
        <w:rPr>
          <w:rFonts w:ascii="Book Antiqua" w:eastAsia="Book Antiqua" w:hAnsi="Book Antiqua" w:cs="Book Antiqua"/>
          <w:color w:val="000000"/>
        </w:rPr>
        <w:t>Provinc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720B08F3" w14:textId="77777777" w:rsidR="00DE250E" w:rsidRDefault="00DE250E" w:rsidP="00BE2101">
      <w:pPr>
        <w:spacing w:line="360" w:lineRule="auto"/>
        <w:jc w:val="both"/>
      </w:pPr>
    </w:p>
    <w:p w14:paraId="2C63466B" w14:textId="004736D1" w:rsidR="00DE250E" w:rsidRDefault="00DE250E" w:rsidP="00BE210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Yan-Ji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Qu,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orhinolaryngolo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pita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ngj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eg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azho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i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chnolo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uh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30022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192FCB">
        <w:rPr>
          <w:rFonts w:ascii="Book Antiqua" w:eastAsia="Book Antiqua" w:hAnsi="Book Antiqua" w:cs="Book Antiqua"/>
          <w:color w:val="000000"/>
        </w:rPr>
        <w:t>Hube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192FCB">
        <w:rPr>
          <w:rFonts w:ascii="Book Antiqua" w:eastAsia="Book Antiqua" w:hAnsi="Book Antiqua" w:cs="Book Antiqua"/>
          <w:color w:val="000000"/>
        </w:rPr>
        <w:t>Provinc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77913F53" w14:textId="77777777" w:rsidR="00DE250E" w:rsidRDefault="00DE250E" w:rsidP="00BE2101">
      <w:pPr>
        <w:spacing w:line="360" w:lineRule="auto"/>
        <w:jc w:val="both"/>
      </w:pPr>
    </w:p>
    <w:p w14:paraId="1A3745CC" w14:textId="6FA8A588" w:rsidR="00DE250E" w:rsidRDefault="00DE250E" w:rsidP="00BE2101">
      <w:pPr>
        <w:spacing w:line="360" w:lineRule="auto"/>
        <w:jc w:val="both"/>
      </w:pPr>
      <w:r w:rsidRPr="00B17BCD">
        <w:rPr>
          <w:rFonts w:ascii="Book Antiqua" w:eastAsia="Book Antiqua" w:hAnsi="Book Antiqua" w:cs="Book Antiqua"/>
          <w:b/>
          <w:bCs/>
          <w:color w:val="000000"/>
        </w:rPr>
        <w:t>Min</w:t>
      </w:r>
      <w:r w:rsidR="005536A9" w:rsidRPr="00B17B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B17BCD">
        <w:rPr>
          <w:rFonts w:ascii="Book Antiqua" w:eastAsia="Book Antiqua" w:hAnsi="Book Antiqua" w:cs="Book Antiqua"/>
          <w:b/>
          <w:bCs/>
          <w:color w:val="000000"/>
        </w:rPr>
        <w:t>Cui,</w:t>
      </w:r>
      <w:r w:rsidR="005536A9" w:rsidRPr="00B17B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B17BCD">
        <w:rPr>
          <w:rFonts w:ascii="Book Antiqua" w:eastAsia="Book Antiqua" w:hAnsi="Book Antiqua" w:cs="Book Antiqua"/>
          <w:color w:val="000000"/>
        </w:rPr>
        <w:t>Department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Pr="00B17BCD">
        <w:rPr>
          <w:rFonts w:ascii="Book Antiqua" w:eastAsia="Book Antiqua" w:hAnsi="Book Antiqua" w:cs="Book Antiqua"/>
          <w:color w:val="000000"/>
        </w:rPr>
        <w:t>of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Orthopedics</w:t>
      </w:r>
      <w:r w:rsidRPr="00B17BCD">
        <w:rPr>
          <w:rFonts w:ascii="Book Antiqua" w:eastAsia="Book Antiqua" w:hAnsi="Book Antiqua" w:cs="Book Antiqua"/>
          <w:color w:val="000000"/>
        </w:rPr>
        <w:t>,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Union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Hospital,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Tongji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Medical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College,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Huazhong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University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of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Science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and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802BEA" w:rsidRPr="00B17BCD">
        <w:rPr>
          <w:rFonts w:ascii="Book Antiqua" w:eastAsia="Book Antiqua" w:hAnsi="Book Antiqua" w:cs="Book Antiqua"/>
          <w:color w:val="000000"/>
        </w:rPr>
        <w:t>Technology</w:t>
      </w:r>
      <w:r w:rsidRPr="00B17BCD">
        <w:rPr>
          <w:rFonts w:ascii="Book Antiqua" w:eastAsia="Book Antiqua" w:hAnsi="Book Antiqua" w:cs="Book Antiqua"/>
          <w:color w:val="000000"/>
        </w:rPr>
        <w:t>,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Pr="00B17BCD">
        <w:rPr>
          <w:rFonts w:ascii="Book Antiqua" w:eastAsia="Book Antiqua" w:hAnsi="Book Antiqua" w:cs="Book Antiqua"/>
          <w:color w:val="000000"/>
        </w:rPr>
        <w:t>Wuhan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Pr="00B17BCD">
        <w:rPr>
          <w:rFonts w:ascii="Book Antiqua" w:eastAsia="Book Antiqua" w:hAnsi="Book Antiqua" w:cs="Book Antiqua"/>
          <w:color w:val="000000"/>
        </w:rPr>
        <w:t>430022,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192FCB" w:rsidRPr="00B17BCD">
        <w:rPr>
          <w:rFonts w:ascii="Book Antiqua" w:eastAsia="Book Antiqua" w:hAnsi="Book Antiqua" w:cs="Book Antiqua"/>
          <w:color w:val="000000"/>
        </w:rPr>
        <w:t>Hubei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="00192FCB" w:rsidRPr="00B17BCD">
        <w:rPr>
          <w:rFonts w:ascii="Book Antiqua" w:eastAsia="Book Antiqua" w:hAnsi="Book Antiqua" w:cs="Book Antiqua"/>
          <w:color w:val="000000"/>
        </w:rPr>
        <w:t>Province,</w:t>
      </w:r>
      <w:r w:rsidR="005536A9" w:rsidRPr="00B17BCD">
        <w:rPr>
          <w:rFonts w:ascii="Book Antiqua" w:eastAsia="Book Antiqua" w:hAnsi="Book Antiqua" w:cs="Book Antiqua"/>
          <w:color w:val="000000"/>
        </w:rPr>
        <w:t xml:space="preserve"> </w:t>
      </w:r>
      <w:r w:rsidRPr="00B17BCD">
        <w:rPr>
          <w:rFonts w:ascii="Book Antiqua" w:eastAsia="Book Antiqua" w:hAnsi="Book Antiqua" w:cs="Book Antiqua"/>
          <w:color w:val="000000"/>
        </w:rPr>
        <w:t>China</w:t>
      </w:r>
    </w:p>
    <w:p w14:paraId="0CB43F26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79E757F0" w14:textId="5B0632A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a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Z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ro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nuscript;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J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llec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ta;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u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vi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pro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nuscript</w:t>
      </w:r>
      <w:r w:rsidR="00EB79C2">
        <w:rPr>
          <w:rFonts w:ascii="Book Antiqua" w:eastAsia="Book Antiqua" w:hAnsi="Book Antiqua" w:cs="Book Antiqua"/>
          <w:color w:val="000000"/>
        </w:rPr>
        <w:t>;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ho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a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pro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nuscript.</w:t>
      </w:r>
    </w:p>
    <w:p w14:paraId="3B2588CD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29FDE8A1" w14:textId="7CEA7D6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Supported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by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atio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atur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ci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und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ina</w:t>
      </w:r>
      <w:r w:rsidR="007556AF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82202766</w:t>
      </w:r>
      <w:r w:rsidR="007556AF">
        <w:rPr>
          <w:rFonts w:ascii="Book Antiqua" w:eastAsia="Book Antiqua" w:hAnsi="Book Antiqua" w:cs="Book Antiqua"/>
          <w:color w:val="000000"/>
        </w:rPr>
        <w:t>;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atur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ci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und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ube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vi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ina</w:t>
      </w:r>
      <w:r w:rsidR="007556AF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2022CFB686</w:t>
      </w:r>
      <w:r w:rsidR="007556AF">
        <w:rPr>
          <w:rFonts w:ascii="Book Antiqua" w:eastAsia="Book Antiqua" w:hAnsi="Book Antiqua" w:cs="Book Antiqua"/>
          <w:color w:val="000000"/>
        </w:rPr>
        <w:t>;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ci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und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spital</w:t>
      </w:r>
      <w:r w:rsidR="007556AF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2021xhyn102</w:t>
      </w:r>
      <w:r w:rsidR="007556AF">
        <w:rPr>
          <w:rFonts w:ascii="Book Antiqua" w:eastAsia="Book Antiqua" w:hAnsi="Book Antiqua" w:cs="Book Antiqua"/>
          <w:color w:val="000000"/>
        </w:rPr>
        <w:t>;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cientif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ear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in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Progra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ou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l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spita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ngj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d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lleg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uazho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ivers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ci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echnolo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ina.</w:t>
      </w:r>
    </w:p>
    <w:p w14:paraId="0CD23F42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78D1877D" w14:textId="334FDEF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Min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Cui,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Associate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Chief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Physician,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Associate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part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thopedi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spita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ngj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d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lleg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uazho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ivers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ci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echnolo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277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Jiefa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venu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uh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430022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AA0785">
        <w:rPr>
          <w:rFonts w:ascii="Book Antiqua" w:eastAsia="Book Antiqua" w:hAnsi="Book Antiqua" w:cs="Book Antiqua"/>
          <w:color w:val="000000"/>
        </w:rPr>
        <w:t>Hube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AA0785">
        <w:rPr>
          <w:rFonts w:ascii="Book Antiqua" w:eastAsia="Book Antiqua" w:hAnsi="Book Antiqua" w:cs="Book Antiqua"/>
          <w:color w:val="000000"/>
        </w:rPr>
        <w:t>Provinc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ina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m95588@hust.edu.cn</w:t>
      </w:r>
    </w:p>
    <w:p w14:paraId="1947AF50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6E1D4EED" w14:textId="765995D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</w:rPr>
        <w:t>Received: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</w:rPr>
        <w:t>Janua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4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3</w:t>
      </w:r>
    </w:p>
    <w:p w14:paraId="7569C325" w14:textId="0E141F4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</w:rPr>
        <w:t>Revised: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</w:rPr>
        <w:t>Mar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1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3</w:t>
      </w:r>
    </w:p>
    <w:p w14:paraId="757055C1" w14:textId="41F4E662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</w:rPr>
        <w:t>Accepted: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ins w:id="0" w:author="Jin-Lei Wang" w:date="2023-04-24T10:55:00Z">
        <w:r w:rsidR="00D1468D" w:rsidRPr="00D1468D">
          <w:rPr>
            <w:rFonts w:ascii="Book Antiqua" w:eastAsia="Book Antiqua" w:hAnsi="Book Antiqua" w:cs="Book Antiqua"/>
          </w:rPr>
          <w:t>April 2</w:t>
        </w:r>
      </w:ins>
      <w:ins w:id="1" w:author="Jin-Lei Wang" w:date="2023-04-24T11:28:00Z">
        <w:r w:rsidR="00330EA0">
          <w:rPr>
            <w:rFonts w:ascii="Book Antiqua" w:eastAsia="Book Antiqua" w:hAnsi="Book Antiqua" w:cs="Book Antiqua"/>
          </w:rPr>
          <w:t>4</w:t>
        </w:r>
      </w:ins>
      <w:ins w:id="2" w:author="Jin-Lei Wang" w:date="2023-04-24T10:55:00Z">
        <w:r w:rsidR="00D1468D" w:rsidRPr="00D1468D">
          <w:rPr>
            <w:rFonts w:ascii="Book Antiqua" w:eastAsia="Book Antiqua" w:hAnsi="Book Antiqua" w:cs="Book Antiqua"/>
          </w:rPr>
          <w:t>, 2023</w:t>
        </w:r>
      </w:ins>
    </w:p>
    <w:p w14:paraId="7196BBEE" w14:textId="45BD980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</w:rPr>
        <w:t>Published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online: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</w:p>
    <w:p w14:paraId="3EB48C2D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  <w:sectPr w:rsidR="00A77B3E" w:rsidRPr="003E4285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F7277C9" w14:textId="7777777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556A20E7" w14:textId="23016E2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mmal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u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stitu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rge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r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ain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ter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vironm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k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lexib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pons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riou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yp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imuli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st-renew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unterac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sta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ma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rup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r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a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i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grit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pai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u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overn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</w:t>
      </w:r>
      <w:r w:rsidRPr="003E4285">
        <w:rPr>
          <w:rFonts w:ascii="Book Antiqua" w:eastAsia="Book Antiqua" w:hAnsi="Book Antiqua" w:cs="Book Antiqua"/>
          <w:vertAlign w:val="superscript"/>
        </w:rPr>
        <w:t>+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ISCs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c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hi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pi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new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i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ype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rac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iologic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hysicochemic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re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llen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gri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C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iel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C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u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re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mple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cos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alin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iv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lev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w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r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view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urr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derstan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chanism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tr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u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cu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c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sigh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rins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trins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leme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volv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ce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pai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hi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ine-tu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l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twe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lf-renew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pecific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2504DC">
        <w:rPr>
          <w:rFonts w:ascii="Book Antiqua" w:eastAsia="Book Antiqua" w:hAnsi="Book Antiqua" w:cs="Book Antiqua"/>
        </w:rPr>
        <w:t xml:space="preserve"> ISC</w:t>
      </w:r>
      <w:r w:rsidRPr="003E4285">
        <w:rPr>
          <w:rFonts w:ascii="Book Antiqua" w:eastAsia="Book Antiqua" w:hAnsi="Book Antiqua" w:cs="Book Antiqua"/>
        </w:rPr>
        <w:t>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ciphe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chine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dul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oul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i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velopm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v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rapeutic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at</w:t>
      </w:r>
      <w:r w:rsidR="005536A9">
        <w:rPr>
          <w:rFonts w:ascii="Book Antiqua" w:eastAsia="Book Antiqua" w:hAnsi="Book Antiqua" w:cs="Book Antiqua"/>
        </w:rPr>
        <w:t xml:space="preserve"> </w:t>
      </w:r>
      <w:r w:rsidR="002504DC">
        <w:rPr>
          <w:rFonts w:ascii="Book Antiqua" w:eastAsia="Book Antiqua" w:hAnsi="Book Antiqua" w:cs="Book Antiqua"/>
        </w:rPr>
        <w:t xml:space="preserve">facilitate </w:t>
      </w:r>
      <w:r w:rsidRPr="003E4285">
        <w:rPr>
          <w:rFonts w:ascii="Book Antiqua" w:eastAsia="Book Antiqua" w:hAnsi="Book Antiqua" w:cs="Book Antiqua"/>
        </w:rPr>
        <w:t>mucos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to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r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.</w:t>
      </w:r>
    </w:p>
    <w:p w14:paraId="637D1150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500E0A45" w14:textId="7AF1908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</w:rPr>
        <w:t>Key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ords: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pair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lf-renewal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poptosis</w:t>
      </w:r>
    </w:p>
    <w:p w14:paraId="45ACDB99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41C9539C" w14:textId="19CB6877" w:rsidR="00DE250E" w:rsidRDefault="00DE250E" w:rsidP="00BE2101">
      <w:pPr>
        <w:spacing w:line="360" w:lineRule="auto"/>
        <w:jc w:val="both"/>
      </w:pPr>
      <w:r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Qu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YJ,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Cui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M.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Modulation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fate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homeostasis,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repair.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  <w:i/>
          <w:iCs/>
        </w:rPr>
        <w:t>World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>
        <w:rPr>
          <w:rFonts w:ascii="Book Antiqua" w:eastAsia="Book Antiqua" w:hAnsi="Book Antiqua" w:cs="Book Antiqua"/>
          <w:i/>
          <w:iCs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2023;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press</w:t>
      </w:r>
    </w:p>
    <w:p w14:paraId="7D3B6858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6B1EF1A6" w14:textId="0EA1644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</w:rPr>
        <w:t>Core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ip: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pai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u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p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overn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</w:t>
      </w:r>
      <w:r w:rsidRPr="003E4285">
        <w:rPr>
          <w:rFonts w:ascii="Book Antiqua" w:eastAsia="Book Antiqua" w:hAnsi="Book Antiqua" w:cs="Book Antiqua"/>
          <w:vertAlign w:val="superscript"/>
        </w:rPr>
        <w:t>+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BA718A">
        <w:rPr>
          <w:rFonts w:ascii="Book Antiqua" w:eastAsia="Book Antiqua" w:hAnsi="Book Antiqua" w:cs="Book Antiqua"/>
        </w:rPr>
        <w:t xml:space="preserve"> </w:t>
      </w:r>
      <w:r w:rsidR="00BA718A" w:rsidRPr="003E4285">
        <w:rPr>
          <w:rFonts w:ascii="Book Antiqua" w:eastAsia="Book Antiqua" w:hAnsi="Book Antiqua" w:cs="Book Antiqua"/>
        </w:rPr>
        <w:t>(ISCs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c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hi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pi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new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i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ype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view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urr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derstan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rins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trins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imula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cto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tr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="00BA718A">
        <w:rPr>
          <w:rFonts w:ascii="Book Antiqua" w:eastAsia="Book Antiqua" w:hAnsi="Book Antiqua" w:cs="Book Antiqua"/>
        </w:rPr>
        <w:t>ISC</w:t>
      </w:r>
      <w:r w:rsidRPr="003E4285">
        <w:rPr>
          <w:rFonts w:ascii="Book Antiqua" w:eastAsia="Book Antiqua" w:hAnsi="Book Antiqua" w:cs="Book Antiqua"/>
        </w:rPr>
        <w:t>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ciphe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machine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dul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te</w:t>
      </w:r>
      <w:r w:rsidR="002504DC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mula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rateg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t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pai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oul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i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velopm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v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rapeutic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mote</w:t>
      </w:r>
      <w:r w:rsidR="005536A9">
        <w:rPr>
          <w:rFonts w:ascii="Book Antiqua" w:eastAsia="Book Antiqua" w:hAnsi="Book Antiqua" w:cs="Book Antiqua"/>
        </w:rPr>
        <w:t xml:space="preserve"> </w:t>
      </w:r>
      <w:r w:rsidR="00A07968">
        <w:rPr>
          <w:rFonts w:ascii="Book Antiqua" w:eastAsia="Book Antiqua" w:hAnsi="Book Antiqua" w:cs="Book Antiqua"/>
        </w:rPr>
        <w:t>facilit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cos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to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r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.</w:t>
      </w:r>
    </w:p>
    <w:p w14:paraId="1D296CE9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5943E702" w14:textId="7777777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770C0A31" w14:textId="0DBF0ED3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u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rv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r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fe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gain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ter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vironment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utwar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ngle-layer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uctur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cos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stan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inu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chanica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hysicochemica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olog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ult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,2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untera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eser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i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rri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new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ve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2–5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ul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mmal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urnov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ordin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ISCs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i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e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ke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ltipot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at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du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i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mplify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TA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eni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derg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ver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ycl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vi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f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gr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ll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ltimat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ltip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neage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,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rup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rri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fec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cos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edomin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olog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eatu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olo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rticularl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ron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astro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flamm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flammato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ow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e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IBD)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resen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lc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lit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ohn’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eas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6-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urr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lin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ateg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c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mptoma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lie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locka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flammato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ress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,10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olu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houl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mphasiz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tiv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chestr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le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cos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aling.</w:t>
      </w:r>
    </w:p>
    <w:p w14:paraId="23EFE6E6" w14:textId="55817604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Mucos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gr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twork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it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r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olog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cess</w:t>
      </w:r>
      <w:r w:rsidR="00A07968">
        <w:rPr>
          <w:rFonts w:ascii="Book Antiqua" w:eastAsia="Book Antiqua" w:hAnsi="Book Antiqua" w:cs="Book Antiqua"/>
          <w:color w:val="000000"/>
        </w:rPr>
        <w:t>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aracteriz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st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man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ne-tun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l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2,1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ver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ult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bin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aption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nthetical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t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lenish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406E46">
        <w:rPr>
          <w:rFonts w:ascii="Book Antiqua" w:eastAsia="Book Antiqua" w:hAnsi="Book Antiqua" w:cs="Book Antiqua"/>
          <w:color w:val="000000"/>
        </w:rPr>
        <w:t xml:space="preserve">to </w:t>
      </w:r>
      <w:r w:rsidRPr="003E4285">
        <w:rPr>
          <w:rFonts w:ascii="Book Antiqua" w:eastAsia="Book Antiqua" w:hAnsi="Book Antiqua" w:cs="Book Antiqua"/>
          <w:color w:val="000000"/>
        </w:rPr>
        <w:t>hast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mi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pair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tality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4,1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refor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derstan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apta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u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-induc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ref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port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ology.</w:t>
      </w:r>
    </w:p>
    <w:p w14:paraId="4579CB03" w14:textId="206A794F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lastRenderedPageBreak/>
        <w:t>Const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or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loi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o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chanism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it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on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view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verview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view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apta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quir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enanc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c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ecific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olog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tera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ver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ul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vi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igh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.</w:t>
      </w:r>
    </w:p>
    <w:p w14:paraId="6C6E1A8A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56FD01EA" w14:textId="4F2F1C71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TESTINAL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TEM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ELL</w:t>
      </w:r>
    </w:p>
    <w:p w14:paraId="433F497F" w14:textId="3A8BE760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Tw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tin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pula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c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posed: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lumn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CBC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yc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ilit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6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+4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es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er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-induc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air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7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6DF35EA8" w14:textId="020DFD0E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CB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nterpie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ear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e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itial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dentifi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974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inuous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yc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dionucleoti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be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radiograph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ri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gr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war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o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ll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trud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ll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ip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9,20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vey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l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chanis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406E46" w:rsidRPr="003E4285">
        <w:rPr>
          <w:rFonts w:ascii="Book Antiqua" w:eastAsia="Book Antiqua" w:hAnsi="Book Antiqua" w:cs="Book Antiqua"/>
          <w:color w:val="000000"/>
        </w:rPr>
        <w:t>confirm</w:t>
      </w:r>
      <w:r w:rsidR="00406E46">
        <w:rPr>
          <w:rFonts w:ascii="Book Antiqua" w:eastAsia="Book Antiqua" w:hAnsi="Book Antiqua" w:cs="Book Antiqua"/>
          <w:color w:val="000000"/>
        </w:rPr>
        <w:t xml:space="preserve">s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e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p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c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id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2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en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EGFP−IRES−CreERT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406E46" w:rsidRPr="003E4285">
        <w:rPr>
          <w:rFonts w:ascii="Book Antiqua" w:eastAsia="Book Antiqua" w:hAnsi="Book Antiqua" w:cs="Book Antiqua"/>
          <w:color w:val="000000"/>
        </w:rPr>
        <w:t>reveal</w:t>
      </w:r>
      <w:r w:rsidR="00406E46">
        <w:rPr>
          <w:rFonts w:ascii="Book Antiqua" w:eastAsia="Book Antiqua" w:hAnsi="Book Antiqua" w:cs="Book Antiqua"/>
          <w:color w:val="000000"/>
        </w:rPr>
        <w:t xml:space="preserve">s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p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-assoc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-spondin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ita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did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B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ogni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ecific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ngle-sor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s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–vill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oi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erarch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oid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22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ud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dentifi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27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x3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b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low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yc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popul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ngle-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criptom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filing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23,24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2C8344D9" w14:textId="0EFA173E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di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B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mi1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caliz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ur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si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se</w:t>
      </w:r>
      <w:r w:rsidR="001221DE">
        <w:rPr>
          <w:rFonts w:ascii="Book Antiqua" w:eastAsia="Book Antiqua" w:hAnsi="Book Antiqua" w:cs="Book Antiqua"/>
          <w:color w:val="000000"/>
        </w:rPr>
        <w:t xml:space="preserve"> 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cover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536A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ne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c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criptom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alyse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ssi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did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pul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,2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al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tin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es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+4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sider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er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lenis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inuous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yc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B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o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quired</w:t>
      </w:r>
      <w:r w:rsidR="001221DE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ist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d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ensi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7,26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moradiotherap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ulnera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mical</w:t>
      </w:r>
      <w:r w:rsidR="001221DE">
        <w:rPr>
          <w:rFonts w:ascii="Book Antiqua" w:eastAsia="Book Antiqua" w:hAnsi="Book Antiqua" w:cs="Book Antiqua"/>
          <w:color w:val="000000"/>
        </w:rPr>
        <w:t>-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rradiation-induc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u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i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predominant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yc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atur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24,27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mi1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ck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ver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de</w:t>
      </w:r>
      <w:r w:rsidR="005536A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novo</w:t>
      </w:r>
      <w:r w:rsidRPr="003E4285">
        <w:rPr>
          <w:rFonts w:ascii="Book Antiqua" w:eastAsia="Book Antiqua" w:hAnsi="Book Antiqua" w:cs="Book Antiqua"/>
          <w:color w:val="000000"/>
        </w:rPr>
        <w:t>-gener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2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vid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mmariz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lationshi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es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dentif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sta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ibu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29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42F50F60" w14:textId="1AE2D6A3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dentific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w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rke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dic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a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popul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mi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pro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derstan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olo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u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eas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merg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w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echnolog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mo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co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n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ke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blem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eas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umor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4E5BA7D9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2D42FEBC" w14:textId="1E795236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TESTINAL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TEM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ELL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NICHES</w:t>
      </w:r>
    </w:p>
    <w:p w14:paraId="7E333009" w14:textId="094FD83A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i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fin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environ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ss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entanc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ong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nk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ja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o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senchy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igin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onent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o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i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munication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ri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0,3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ecif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truc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environ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fe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our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issu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2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ari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yp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labor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yp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racri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ain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-spondi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ch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mmali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rg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pamyc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mTOR)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o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rphogene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BMP)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der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ow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EGF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ppo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ne-tu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l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su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du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equ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umb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dition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,33]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Figu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).</w:t>
      </w:r>
    </w:p>
    <w:p w14:paraId="0CC6BCE3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3F490E6E" w14:textId="06B731C1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Wnt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signaling</w:t>
      </w:r>
    </w:p>
    <w:p w14:paraId="70BB741D" w14:textId="3AEB4A98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on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min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riv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nchron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n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izzl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RP5/6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ppress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C-rel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biquitin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β-catenin</w:t>
      </w:r>
      <w:r w:rsidR="00395D6D">
        <w:rPr>
          <w:rFonts w:ascii="Book Antiqua" w:eastAsia="Book Antiqua" w:hAnsi="Book Antiqua" w:cs="Book Antiqua"/>
          <w:color w:val="000000"/>
        </w:rPr>
        <w:t xml:space="preserve"> which </w:t>
      </w:r>
      <w:r w:rsidR="00395D6D" w:rsidRPr="003E4285">
        <w:rPr>
          <w:rFonts w:ascii="Book Antiqua" w:eastAsia="Book Antiqua" w:hAnsi="Book Antiqua" w:cs="Book Antiqua"/>
          <w:color w:val="000000"/>
        </w:rPr>
        <w:t>mediat</w:t>
      </w:r>
      <w:r w:rsidR="00395D6D">
        <w:rPr>
          <w:rFonts w:ascii="Book Antiqua" w:eastAsia="Book Antiqua" w:hAnsi="Book Antiqua" w:cs="Book Antiqua"/>
          <w:color w:val="000000"/>
        </w:rPr>
        <w:t xml:space="preserve">es </w:t>
      </w:r>
      <w:r w:rsidRPr="003E4285">
        <w:rPr>
          <w:rFonts w:ascii="Book Antiqua" w:eastAsia="Book Antiqua" w:hAnsi="Book Antiqua" w:cs="Book Antiqua"/>
          <w:color w:val="000000"/>
        </w:rPr>
        <w:t>i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ucle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loca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395D6D">
        <w:rPr>
          <w:rFonts w:ascii="Book Antiqua" w:eastAsia="Book Antiqua" w:hAnsi="Book Antiqua" w:cs="Book Antiqua"/>
          <w:color w:val="000000"/>
        </w:rPr>
        <w:t xml:space="preserve">the </w:t>
      </w:r>
      <w:r w:rsidRPr="003E4285">
        <w:rPr>
          <w:rFonts w:ascii="Book Antiqua" w:eastAsia="Book Antiqua" w:hAnsi="Book Antiqua" w:cs="Book Antiqua"/>
          <w:color w:val="000000"/>
        </w:rPr>
        <w:t>assoc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ympho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hanc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n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/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crip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cee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activ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rg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ene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4-36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ltip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2b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4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5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bundant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res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oma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0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s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xl1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mesenchy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o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lex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ou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uc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our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7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ene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limin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xl1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igge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mi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res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u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bru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ss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o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eni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pulation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ne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2b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res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li1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αSMA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o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ffici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t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gr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ec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vo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cre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9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li1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ss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ibuto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gr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lon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u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l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0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ncanon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gand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5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ficienc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us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ilu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velo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w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ou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mi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f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form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ow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TGF)β-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nner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nding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ve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ss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ligh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ibu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o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.</w:t>
      </w:r>
    </w:p>
    <w:p w14:paraId="62627ACA" w14:textId="73CF7EDB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-spondi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ri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uc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lem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-spondi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creto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lycoprotei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rm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pac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gan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β-catenin-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crip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on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-spondi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mselv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rins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29,42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verexpres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-spondi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536A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ceful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du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an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gr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gain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395D6D">
        <w:rPr>
          <w:rFonts w:ascii="Book Antiqua" w:eastAsia="Book Antiqua" w:hAnsi="Book Antiqua" w:cs="Book Antiqua"/>
          <w:color w:val="000000"/>
        </w:rPr>
        <w:t xml:space="preserve">induced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motherapeu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g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5-fluorouraci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xtr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l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odiu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DSS)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rradi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3-4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or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uffici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rect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ternativ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damen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etenc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roug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tiv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-spond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gan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tiv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6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770D73C4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5A1F24FB" w14:textId="296D5005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Notch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signaling</w:t>
      </w:r>
    </w:p>
    <w:p w14:paraId="77DA97E8" w14:textId="19875370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Not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lay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omin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eserv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es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7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C20389">
        <w:rPr>
          <w:rFonts w:ascii="Book Antiqua" w:eastAsia="Book Antiqua" w:hAnsi="Book Antiqua" w:cs="Book Antiqua"/>
          <w:color w:val="000000"/>
        </w:rPr>
        <w:t>I</w:t>
      </w:r>
      <w:r w:rsidR="00C20389" w:rsidRPr="00C20389">
        <w:rPr>
          <w:rFonts w:ascii="Book Antiqua" w:eastAsia="Book Antiqua" w:hAnsi="Book Antiqua" w:cs="Book Antiqua"/>
          <w:color w:val="000000"/>
        </w:rPr>
        <w:t>nteg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gan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Notch1–4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pto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Jag1–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ll1–4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ja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quir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ener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o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environment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m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ighbo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v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o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popula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ac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eatu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9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1802A09C" w14:textId="342160A8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Disrup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ea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haus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creto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50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multane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ch1/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le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apitul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lob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henotyp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ng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le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o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an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gges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nthet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e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ch1/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enanc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51,52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37D847EE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7F4C4555" w14:textId="4D4D5DD3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mTOR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signaling</w:t>
      </w:r>
    </w:p>
    <w:p w14:paraId="2C0CBFD9" w14:textId="4393E706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w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velop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tabolis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mmal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rect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uc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termin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at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ne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utrient-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ay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5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lp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C2038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ere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ilit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54,5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lor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tric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lex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ne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ul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racri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le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ycl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ibo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creas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56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lev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et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w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ol</w:t>
      </w:r>
      <w:r w:rsidR="00C20389">
        <w:rPr>
          <w:rFonts w:ascii="Book Antiqua" w:eastAsia="Book Antiqua" w:hAnsi="Book Antiqua" w:cs="Book Antiqua"/>
          <w:color w:val="000000"/>
        </w:rPr>
        <w:t>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ssib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tabol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ates.</w:t>
      </w:r>
    </w:p>
    <w:p w14:paraId="0028A5F4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32732502" w14:textId="075E42D8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BMP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signaling</w:t>
      </w:r>
    </w:p>
    <w:p w14:paraId="065F8D61" w14:textId="39CAA03A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BM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itia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M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C20389">
        <w:rPr>
          <w:rFonts w:ascii="Book Antiqua" w:eastAsia="Book Antiqua" w:hAnsi="Book Antiqua" w:cs="Book Antiqua"/>
          <w:color w:val="000000"/>
        </w:rPr>
        <w:t>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em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pposi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c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o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–vill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x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unterac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adi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57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M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w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ott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war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llu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5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fs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o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ec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M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M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tagonis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k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ggi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emlin-1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emlin-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res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ermit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M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tagonis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h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cre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yofibroblas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moo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sc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59,60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1ABF8753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40B740C3" w14:textId="56CB8659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EGF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signaling</w:t>
      </w:r>
    </w:p>
    <w:p w14:paraId="513C48DD" w14:textId="02FC7B74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EG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on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6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G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p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bundant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res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B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ere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gan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res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ne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62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rbB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nitor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g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rig1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membra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expres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BC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62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rig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3F39D1">
        <w:rPr>
          <w:rFonts w:ascii="Book Antiqua" w:eastAsia="Book Antiqua" w:hAnsi="Book Antiqua" w:cs="Book Antiqua"/>
          <w:color w:val="000000"/>
        </w:rPr>
        <w:t>l</w:t>
      </w:r>
      <w:r w:rsidR="003F39D1" w:rsidRPr="003E4285">
        <w:rPr>
          <w:rFonts w:ascii="Book Antiqua" w:eastAsia="Book Antiqua" w:hAnsi="Book Antiqua" w:cs="Book Antiqua"/>
          <w:color w:val="000000"/>
        </w:rPr>
        <w:t>eads</w:t>
      </w:r>
      <w:r w:rsidR="003F39D1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pto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comit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p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an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umber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locka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G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oi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riv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es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op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o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udding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6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vid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gges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quire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G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.</w:t>
      </w:r>
    </w:p>
    <w:p w14:paraId="10C41FD4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4F05BDD0" w14:textId="1A95F74E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Hippo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signaling</w:t>
      </w:r>
    </w:p>
    <w:p w14:paraId="2A4FBE70" w14:textId="4539C11C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pp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wa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ser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r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scrib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Drosophil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z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o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wa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ri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kin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scad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st1/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ts1/2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hosphoryl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ppr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criptio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activato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es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soc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criptio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YAP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fazz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TAZ)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re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E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oma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crip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TEAD)-med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criptio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64,6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AP/TAZ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on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AC59A8">
        <w:rPr>
          <w:rFonts w:ascii="Book Antiqua" w:eastAsia="Book Antiqua" w:hAnsi="Book Antiqua" w:cs="Book Antiqua"/>
          <w:color w:val="000000"/>
        </w:rPr>
        <w:t xml:space="preserve">stem cell-based </w:t>
      </w:r>
      <w:r w:rsidRPr="003E4285">
        <w:rPr>
          <w:rFonts w:ascii="Book Antiqua" w:eastAsia="Book Antiqua" w:hAnsi="Book Antiqua" w:cs="Book Antiqua"/>
          <w:color w:val="000000"/>
        </w:rPr>
        <w:t>regeneration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A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verexpres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celer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lon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um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gm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umb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g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o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-vill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xi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tec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rdU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rker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A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ple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us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ific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cre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tens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sequent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ilu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rradi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66,67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A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ibu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nsi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w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pac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u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6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reover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pp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kinas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ts1/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ss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i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le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ea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69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monstr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i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ss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ec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issu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A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lock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p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g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eedback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β-caten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3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dic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lex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ra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A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th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rth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vestigation.</w:t>
      </w:r>
    </w:p>
    <w:p w14:paraId="50499B6A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32DC0B59" w14:textId="38BE571E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lastRenderedPageBreak/>
        <w:t>ENDOGENOUS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ENVIRONMENTAL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TIMULI</w:t>
      </w:r>
    </w:p>
    <w:p w14:paraId="3EAC2701" w14:textId="5BCF714D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u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o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sti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um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vironment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ul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inuous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counte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ourc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ynam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mmariz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j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dogen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vironmen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imuli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flu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t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Figu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2).</w:t>
      </w:r>
    </w:p>
    <w:p w14:paraId="6D612AC0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43B1FC57" w14:textId="72DABBE2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Endogenous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factors</w:t>
      </w:r>
    </w:p>
    <w:p w14:paraId="1E2A615C" w14:textId="01B47F25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Niche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signals: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ul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fection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ron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flamma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moradiotherap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uma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tiv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r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on</w:t>
      </w:r>
      <w:r w:rsidR="00064CDF">
        <w:rPr>
          <w:rFonts w:ascii="Book Antiqua" w:eastAsia="Book Antiqua" w:hAnsi="Book Antiqua" w:cs="Book Antiqua"/>
          <w:color w:val="000000"/>
        </w:rPr>
        <w:t>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environ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nito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r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way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tch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MP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ppo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cus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bove.</w:t>
      </w:r>
    </w:p>
    <w:p w14:paraId="5AE5D266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3DC573F0" w14:textId="4654CBA2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Extracellular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matrix: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rg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pen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pert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tra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trix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ECM)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gr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lex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sis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ns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iff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C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rec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he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0,7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a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C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ffec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havior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clu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C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iff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s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dogen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senchy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steoblast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yoblast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uron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2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rticular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AP/TAZ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und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C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iff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ns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l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min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ai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trix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iff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ificant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hanc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an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YAP-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nner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4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lu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ecul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C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ns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pa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.</w:t>
      </w:r>
    </w:p>
    <w:p w14:paraId="5AFD92B5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4CF1FF65" w14:textId="62F55156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Mitochondrial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function: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merg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ntr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lay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termin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tens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o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tabolism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munit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n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er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tabolis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6,77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xid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hosphoryl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rticular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port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ampl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yruv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xid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mitochondri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ork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tabol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ckpoi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/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enanc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7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o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P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ac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xyg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ec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ROS)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fold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MP-activ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kin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ur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ffe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yc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ress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5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7ADFB721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73816D56" w14:textId="46131286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Enteric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nervous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system: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i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mi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ud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derly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lationshi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rv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om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v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dica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in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ter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rv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er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t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e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alu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ter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los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064CDF" w:rsidRPr="003E4285">
        <w:rPr>
          <w:rFonts w:ascii="Book Antiqua" w:eastAsia="Book Antiqua" w:hAnsi="Book Antiqua" w:cs="Book Antiqua"/>
          <w:color w:val="000000"/>
        </w:rPr>
        <w:t>connect</w:t>
      </w:r>
      <w:r w:rsidR="00064CDF">
        <w:rPr>
          <w:rFonts w:ascii="Book Antiqua" w:eastAsia="Book Antiqua" w:hAnsi="Book Antiqua" w:cs="Book Antiqua"/>
          <w:color w:val="000000"/>
        </w:rPr>
        <w:t xml:space="preserve">ed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u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ple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ter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acerb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SS-induc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9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minist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patocy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ow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ur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ter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rv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tenu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sti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ec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S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80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ver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064CDF">
        <w:rPr>
          <w:rFonts w:ascii="Book Antiqua" w:eastAsia="Book Antiqua" w:hAnsi="Book Antiqua" w:cs="Book Antiqua"/>
          <w:color w:val="000000"/>
        </w:rPr>
        <w:t xml:space="preserve">reports </w:t>
      </w:r>
      <w:r w:rsidRPr="003E4285">
        <w:rPr>
          <w:rFonts w:ascii="Book Antiqua" w:eastAsia="Book Antiqua" w:hAnsi="Book Antiqua" w:cs="Book Antiqua"/>
          <w:color w:val="000000"/>
        </w:rPr>
        <w:t>als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064CDF" w:rsidRPr="003E4285">
        <w:rPr>
          <w:rFonts w:ascii="Book Antiqua" w:eastAsia="Book Antiqua" w:hAnsi="Book Antiqua" w:cs="Book Antiqua"/>
          <w:color w:val="000000"/>
        </w:rPr>
        <w:t>un</w:t>
      </w:r>
      <w:r w:rsidR="00064CDF">
        <w:rPr>
          <w:rFonts w:ascii="Book Antiqua" w:eastAsia="Book Antiqua" w:hAnsi="Book Antiqua" w:cs="Book Antiqua"/>
          <w:color w:val="000000"/>
        </w:rPr>
        <w:t>ve</w:t>
      </w:r>
      <w:r w:rsidR="00064CDF" w:rsidRPr="003E4285">
        <w:rPr>
          <w:rFonts w:ascii="Book Antiqua" w:eastAsia="Book Antiqua" w:hAnsi="Book Antiqua" w:cs="Book Antiqua"/>
          <w:color w:val="000000"/>
        </w:rPr>
        <w:t>il</w:t>
      </w:r>
      <w:r w:rsidR="00064CDF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t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e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ter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cos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roug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le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ecif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k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lial-deri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urotrop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GF-β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5-deoxy-12,14-prostagland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J2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1,81,82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474C824A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5D2F2912" w14:textId="0E7036C8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Extrinsic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factors</w:t>
      </w:r>
    </w:p>
    <w:p w14:paraId="75478FB9" w14:textId="748A67E1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Diet: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olog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havi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rg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ffec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utritio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at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3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i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ns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064CDF">
        <w:rPr>
          <w:rFonts w:ascii="Book Antiqua" w:eastAsia="Book Antiqua" w:hAnsi="Book Antiqua" w:cs="Book Antiqua"/>
          <w:color w:val="000000"/>
        </w:rPr>
        <w:t xml:space="preserve">the </w:t>
      </w:r>
      <w:r w:rsidRPr="003E4285">
        <w:rPr>
          <w:rFonts w:ascii="Book Antiqua" w:eastAsia="Book Antiqua" w:hAnsi="Book Antiqua" w:cs="Book Antiqua"/>
          <w:color w:val="000000"/>
        </w:rPr>
        <w:t>nutritio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at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8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lorie-restric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hibi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gmen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ne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ar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r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et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56,84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reover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lorie-restric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minish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es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prov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i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ist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d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mo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air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8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ast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-f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cre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spi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creas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ne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-f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064CDF" w:rsidRPr="003E4285">
        <w:rPr>
          <w:rFonts w:ascii="Book Antiqua" w:eastAsia="Book Antiqua" w:hAnsi="Book Antiqua" w:cs="Book Antiqua"/>
          <w:color w:val="000000"/>
        </w:rPr>
        <w:t>exhibit</w:t>
      </w:r>
      <w:r w:rsidR="00064CDF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064CDF" w:rsidRPr="003E4285">
        <w:rPr>
          <w:rFonts w:ascii="Book Antiqua" w:eastAsia="Book Antiqua" w:hAnsi="Book Antiqua" w:cs="Book Antiqua"/>
          <w:color w:val="000000"/>
        </w:rPr>
        <w:t>resistan</w:t>
      </w:r>
      <w:r w:rsidR="00064CDF">
        <w:rPr>
          <w:rFonts w:ascii="Book Antiqua" w:eastAsia="Book Antiqua" w:hAnsi="Book Antiqua" w:cs="Book Antiqua"/>
          <w:color w:val="000000"/>
        </w:rPr>
        <w:t xml:space="preserve">ce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rrad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ici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o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ud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t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o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-f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e</w:t>
      </w:r>
      <w:r w:rsidR="00064CDF">
        <w:rPr>
          <w:rFonts w:ascii="Book Antiqua" w:eastAsia="Book Antiqua" w:hAnsi="Book Antiqua" w:cs="Book Antiqua"/>
          <w:color w:val="000000"/>
        </w:rPr>
        <w:t>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ucle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eroxisom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or-activ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p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δ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86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oth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ud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s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ve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besogen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duc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eni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yperprolifera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igge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urnover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te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io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aracteristi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terocy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87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u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s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how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ea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ansi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hosphat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ens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olo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PTEN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hosphoryl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es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nd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es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al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i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ibu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u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feeding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88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55619388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1B65B4D4" w14:textId="25E0AADC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Microorganisms: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organism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l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dispensa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derly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chanism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lic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lusiv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ma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lecul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taboli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duc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biot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ificant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ibu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velopment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89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ct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c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id-produc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cteri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lay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ivo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mo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velopment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0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utyr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vey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owth-inhibi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e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khea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ox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3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cter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du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ramy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pepti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or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cre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ev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mo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o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ow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issu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air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2,9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Salmonell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u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fe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u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ific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cre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4,9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ter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og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tavir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ecifical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064CDF" w:rsidRPr="003E4285">
        <w:rPr>
          <w:rFonts w:ascii="Book Antiqua" w:eastAsia="Book Antiqua" w:hAnsi="Book Antiqua" w:cs="Book Antiqua"/>
          <w:color w:val="000000"/>
        </w:rPr>
        <w:t>inva</w:t>
      </w:r>
      <w:r w:rsidR="00064CDF">
        <w:rPr>
          <w:rFonts w:ascii="Book Antiqua" w:eastAsia="Book Antiqua" w:hAnsi="Book Antiqua" w:cs="Book Antiqua"/>
          <w:color w:val="000000"/>
        </w:rPr>
        <w:t>d</w:t>
      </w:r>
      <w:r w:rsidR="00064CDF" w:rsidRPr="003E4285">
        <w:rPr>
          <w:rFonts w:ascii="Book Antiqua" w:eastAsia="Book Antiqua" w:hAnsi="Book Antiqua" w:cs="Book Antiqua"/>
          <w:color w:val="000000"/>
        </w:rPr>
        <w:t>es</w:t>
      </w:r>
      <w:r w:rsidR="00064CDF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terior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ll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ip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tiv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ans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yperprolifer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6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oge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tinc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lement</w:t>
      </w:r>
      <w:r w:rsidR="00064CDF">
        <w:rPr>
          <w:rFonts w:ascii="Book Antiqua" w:eastAsia="Book Antiqua" w:hAnsi="Book Antiqua" w:cs="Book Antiqua"/>
          <w:color w:val="000000"/>
        </w:rPr>
        <w:t>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pa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un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.</w:t>
      </w:r>
    </w:p>
    <w:p w14:paraId="27D6FC7D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7DA10838" w14:textId="162C4849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Inflammatory</w:t>
      </w:r>
      <w:r w:rsidR="005536A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olor w:val="000000"/>
        </w:rPr>
        <w:t>signaling: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di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hysicochem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imuli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mu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s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vol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rac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uarante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p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it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inu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rleuk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IL)-22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riv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ai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oup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3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n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ympho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i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lo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xim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regul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f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ppor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sequ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7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ombin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L-2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how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rect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rge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ilit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ow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um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oi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mo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8,99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ud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s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dic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mmetr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vi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igger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flammato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ev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cess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an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c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air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00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25C5511E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1DC5C0A5" w14:textId="3DF3AC29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olor w:val="000000"/>
        </w:rPr>
        <w:t>Chemoradiotherapy: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cos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ccu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40%–60%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i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iv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motherap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diotherapy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0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motherapy-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diotherapy-induc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ima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iti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astro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ndrom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02,10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u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f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moradiotherap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tensiv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aracteriz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t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u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ypersensi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d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motherapy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rge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53-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a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ate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emo-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dioprotec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02,104,10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ll-lik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p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4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way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06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li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uid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g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Slit2)/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undabo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uid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p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Robo1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45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biota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0,107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eta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on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e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riv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-)-epigallocatechin-3-gallat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08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partat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09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ecti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0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itam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1]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how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ig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levi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le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E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5A5A5B" w:rsidRPr="003E4285">
        <w:rPr>
          <w:rFonts w:ascii="Book Antiqua" w:eastAsia="Book Antiqua" w:hAnsi="Book Antiqua" w:cs="Book Antiqua"/>
          <w:color w:val="000000"/>
        </w:rPr>
        <w:t>suppresse</w:t>
      </w:r>
      <w:r w:rsidR="005A5A5B">
        <w:rPr>
          <w:rFonts w:ascii="Book Antiqua" w:eastAsia="Book Antiqua" w:hAnsi="Book Antiqua" w:cs="Book Antiqua"/>
          <w:color w:val="000000"/>
        </w:rPr>
        <w:t xml:space="preserve">s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lif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5A5A5B" w:rsidRPr="003E4285">
        <w:rPr>
          <w:rFonts w:ascii="Book Antiqua" w:eastAsia="Book Antiqua" w:hAnsi="Book Antiqua" w:cs="Book Antiqua"/>
          <w:color w:val="000000"/>
        </w:rPr>
        <w:t>reduce</w:t>
      </w:r>
      <w:r w:rsidR="005A5A5B">
        <w:rPr>
          <w:rFonts w:ascii="Book Antiqua" w:eastAsia="Book Antiqua" w:hAnsi="Book Antiqua" w:cs="Book Antiqua"/>
          <w:color w:val="000000"/>
        </w:rPr>
        <w:t xml:space="preserve">s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umbe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f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X-r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rradi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2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rapeu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ateg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o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romis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icac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c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eat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e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tential.</w:t>
      </w:r>
    </w:p>
    <w:p w14:paraId="467C3E20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276836B5" w14:textId="7B7DBCC5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ODULATION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TEM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ELL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ATE</w:t>
      </w:r>
    </w:p>
    <w:p w14:paraId="64077280" w14:textId="1B409DB1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u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it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t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gr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ver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ult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medi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eneral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ap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er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popula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lenis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fect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wever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cess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u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ple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lit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gain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it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apt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t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.</w:t>
      </w:r>
    </w:p>
    <w:p w14:paraId="0CC093E9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52F70B57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Apoptosis</w:t>
      </w:r>
    </w:p>
    <w:p w14:paraId="6A7ADD32" w14:textId="34ADE14A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st-understoo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ramm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ath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rg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larifi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el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ulnera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mi1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side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it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maintenanc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pac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termina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a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ram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5A5A5B">
        <w:rPr>
          <w:rFonts w:ascii="Book Antiqua" w:eastAsia="Book Antiqua" w:hAnsi="Book Antiqua" w:cs="Book Antiqua"/>
          <w:color w:val="000000"/>
        </w:rPr>
        <w:t xml:space="preserve">is the </w:t>
      </w:r>
      <w:r w:rsidRPr="003E4285">
        <w:rPr>
          <w:rFonts w:ascii="Book Antiqua" w:eastAsia="Book Antiqua" w:hAnsi="Book Antiqua" w:cs="Book Antiqua"/>
          <w:color w:val="000000"/>
        </w:rPr>
        <w:t>vi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5A5A5B" w:rsidRPr="003E4285">
        <w:rPr>
          <w:rFonts w:ascii="Book Antiqua" w:eastAsia="Book Antiqua" w:hAnsi="Book Antiqua" w:cs="Book Antiqua"/>
          <w:color w:val="000000"/>
        </w:rPr>
        <w:t>determinant</w:t>
      </w:r>
      <w:r w:rsidR="005A5A5B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7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ys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j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u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r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lecul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cl-2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uma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rvivi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hosphoribosy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yrophosph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ynthet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PRPS1)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X-link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aracteriz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th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iolog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cesse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clu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mu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rmo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st-translatio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ifica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pp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upl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ptor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uc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ol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ivo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lecul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how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cav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v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ateg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rviv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e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ific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.</w:t>
      </w:r>
    </w:p>
    <w:p w14:paraId="0684CA24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2F4B8E09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Necroptosis</w:t>
      </w:r>
    </w:p>
    <w:p w14:paraId="0094C9A3" w14:textId="03BE6840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Necr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s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vol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yp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TDB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sto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thyltransfera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duc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imethyl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sto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3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ysi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9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igge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Z-DNA-bin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1-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croptosi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rreversib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5A5A5B" w:rsidRPr="003E4285">
        <w:rPr>
          <w:rFonts w:ascii="Book Antiqua" w:eastAsia="Book Antiqua" w:hAnsi="Book Antiqua" w:cs="Book Antiqua"/>
          <w:color w:val="000000"/>
        </w:rPr>
        <w:t>disrupt</w:t>
      </w:r>
      <w:r w:rsidR="005A5A5B">
        <w:rPr>
          <w:rFonts w:ascii="Book Antiqua" w:eastAsia="Book Antiqua" w:hAnsi="Book Antiqua" w:cs="Book Antiqua"/>
          <w:color w:val="000000"/>
        </w:rPr>
        <w:t xml:space="preserve">s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gr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rri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5A5A5B" w:rsidRPr="003E4285">
        <w:rPr>
          <w:rFonts w:ascii="Book Antiqua" w:eastAsia="Book Antiqua" w:hAnsi="Book Antiqua" w:cs="Book Antiqua"/>
          <w:color w:val="000000"/>
        </w:rPr>
        <w:t>promot</w:t>
      </w:r>
      <w:r w:rsidR="005A5A5B">
        <w:rPr>
          <w:rFonts w:ascii="Book Antiqua" w:eastAsia="Book Antiqua" w:hAnsi="Book Antiqua" w:cs="Book Antiqua"/>
          <w:color w:val="000000"/>
        </w:rPr>
        <w:t xml:space="preserve">es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res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BD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4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oi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ck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G16L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iti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um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cr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TNF)α-med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croptosi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rapeu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lock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cr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roug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NFα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IPK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melior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ver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BD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NFα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acerb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cr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di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an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6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refor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cropto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o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ul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mo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cos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B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ients.</w:t>
      </w:r>
    </w:p>
    <w:p w14:paraId="670827F0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3EF10518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Autophagy</w:t>
      </w:r>
    </w:p>
    <w:p w14:paraId="3F5D4608" w14:textId="3717F6ED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Autopha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ser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c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ur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volu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ukaryote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ytoplasm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teri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grad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i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lysosom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re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tin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m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clu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autopha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aperone-med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croautopha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scribed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monstr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ruc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rac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u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biot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n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ap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munit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fe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gain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ogen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7]</w:t>
      </w:r>
      <w:r w:rsidRPr="003E4285">
        <w:rPr>
          <w:rFonts w:ascii="Book Antiqua" w:eastAsia="Book Antiqua" w:hAnsi="Book Antiqua" w:cs="Book Antiqua"/>
          <w:color w:val="000000"/>
        </w:rPr>
        <w:t>.</w:t>
      </w:r>
    </w:p>
    <w:p w14:paraId="7854725A" w14:textId="3D64AD3E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Drosophil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ownregul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nsitiv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terocy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o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mens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cteria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chanisticall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bstr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2)P/p62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cumulat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ficienc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activ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pp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ea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ver-proliferation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1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s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gain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rradiation-induc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xid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5A5A5B">
        <w:rPr>
          <w:rFonts w:ascii="Book Antiqua" w:eastAsia="Book Antiqua" w:hAnsi="Book Antiqua" w:cs="Book Antiqua"/>
          <w:color w:val="000000"/>
        </w:rPr>
        <w:t xml:space="preserve">by </w:t>
      </w:r>
      <w:r w:rsidRPr="003E4285">
        <w:rPr>
          <w:rFonts w:ascii="Book Antiqua" w:eastAsia="Book Antiqua" w:hAnsi="Book Antiqua" w:cs="Book Antiqua"/>
          <w:color w:val="000000"/>
        </w:rPr>
        <w:t>preserv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tochondr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al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cordingl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-ba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f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diotherap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pair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g5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ficiency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ork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ighligh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G16L1-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c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ro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rradiation-induc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92,119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Drosophil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e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g6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ficienc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pair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hibito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ec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tform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ging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20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c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ud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firm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g7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gr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gain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N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ath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21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p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r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gr5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ol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tec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rth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lucidated.</w:t>
      </w:r>
    </w:p>
    <w:p w14:paraId="5AB3D18B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3F7A9C3C" w14:textId="409BF77B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Endoplasmic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reticulum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stress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unfolded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protein</w:t>
      </w:r>
      <w:r w:rsidR="005536A9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i/>
          <w:iCs/>
          <w:color w:val="000000"/>
        </w:rPr>
        <w:t>response</w:t>
      </w:r>
    </w:p>
    <w:p w14:paraId="5DC8825C" w14:textId="6921E80C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ima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el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l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al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ol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doplasm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ticulu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ER)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nsi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ltip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rins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turbanc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trins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vironment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ange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hi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oul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meosta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u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sfold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cumulatio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ea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fold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(UPR)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22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evi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ud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how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er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ific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o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ogenes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gress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BD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23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um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ene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ud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B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dentifi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ima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ene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bnormalit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ver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ene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clu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Xbp1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Agr2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color w:val="000000"/>
        </w:rPr>
        <w:t>Ormdl3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co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tei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soci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es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24-126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portantl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o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ordin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R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ea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o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ERK–eIF2α-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nner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27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XBP1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ns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vol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R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ub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N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am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pons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53–DDIT4L-depen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nner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28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XBP1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ls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monstr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a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quiesce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tro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tivity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29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um-specif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le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lycoprote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96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R-resid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s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haperon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us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ap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stru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llow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le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radic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cos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ay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ath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30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mmar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dispensabl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inten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termin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.</w:t>
      </w:r>
    </w:p>
    <w:p w14:paraId="703DF815" w14:textId="77777777" w:rsidR="00D134C5" w:rsidRPr="003E4285" w:rsidRDefault="00D134C5" w:rsidP="00BE2101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146336B7" w14:textId="1F1A2BCB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UTURE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IRECTIONS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OR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TEM-CELL-BASED</w:t>
      </w:r>
      <w:r w:rsidR="005536A9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HERAPY</w:t>
      </w:r>
    </w:p>
    <w:p w14:paraId="3D36D256" w14:textId="3D46B246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Stem-cell-ba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rap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old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5A5A5B">
        <w:rPr>
          <w:rFonts w:ascii="Book Antiqua" w:eastAsia="Book Antiqua" w:hAnsi="Book Antiqua" w:cs="Book Antiqua"/>
          <w:color w:val="000000"/>
        </w:rPr>
        <w:t xml:space="preserve">great </w:t>
      </w:r>
      <w:r w:rsidRPr="003E4285">
        <w:rPr>
          <w:rFonts w:ascii="Book Antiqua" w:eastAsia="Book Antiqua" w:hAnsi="Book Antiqua" w:cs="Book Antiqua"/>
          <w:color w:val="000000"/>
        </w:rPr>
        <w:t>promi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le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ucos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astro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ease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l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ud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pli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ogen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esenchym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lacental-deri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re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flamm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31,132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chiev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courag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utcome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oos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sear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el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ganoi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el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special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os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um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igin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f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iqu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latfor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pl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yste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ecis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lineag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ecific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hysiolog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athologic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ndition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4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cav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v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ateg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ilit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pacit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g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i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v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anomateri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vi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ffec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ateg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ilit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ai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arge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c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ap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osome-lik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anoparticle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33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olydopami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anoparticle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34]</w:t>
      </w:r>
      <w:r w:rsidRPr="003E4285">
        <w:rPr>
          <w:rFonts w:ascii="Book Antiqua" w:eastAsia="Book Antiqua" w:hAnsi="Book Antiqua" w:cs="Book Antiqua"/>
          <w:color w:val="000000"/>
        </w:rPr>
        <w:t>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rb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anoparticles</w:t>
      </w:r>
      <w:r w:rsidRPr="003E4285">
        <w:rPr>
          <w:rFonts w:ascii="Book Antiqua" w:eastAsia="Book Antiqua" w:hAnsi="Book Antiqua" w:cs="Book Antiqua"/>
          <w:color w:val="000000"/>
          <w:vertAlign w:val="superscript"/>
        </w:rPr>
        <w:t>[135]</w:t>
      </w:r>
      <w:r w:rsidRPr="003E4285">
        <w:rPr>
          <w:rFonts w:ascii="Book Antiqua" w:eastAsia="Book Antiqua" w:hAnsi="Book Antiqua" w:cs="Book Antiqua"/>
          <w:color w:val="000000"/>
        </w:rPr>
        <w:t>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u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mporta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tur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re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el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ecis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u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te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.</w:t>
      </w:r>
    </w:p>
    <w:p w14:paraId="7B300E7F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</w:p>
    <w:p w14:paraId="7DA9157E" w14:textId="77777777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5AAA909D" w14:textId="45DCAA7D" w:rsidR="00D134C5" w:rsidRPr="003E4285" w:rsidRDefault="00D134C5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ener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lex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twork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ynam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alanc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tw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n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elf-renew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ine-tun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gulat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vari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ndogenou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trins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tors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Gre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rid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ad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u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nderstan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t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pecifica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ealth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ease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i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view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w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ummariz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ffer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ompon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a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unctio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SC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c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f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repair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ula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daptatio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clud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poptosi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ecroptosis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utophagy,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UP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ha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e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xtensivel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vestigated.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odul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ssent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ic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ignal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acilitating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enefic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lemen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microenvironment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vid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nove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sight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o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lastRenderedPageBreak/>
        <w:t>regenerativ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proces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open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n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avenu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stem</w:t>
      </w:r>
      <w:r w:rsidR="00F66345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ell-ba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therapi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for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diseases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caused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by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testin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epithelial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color w:val="000000"/>
        </w:rPr>
        <w:t>injury.</w:t>
      </w:r>
    </w:p>
    <w:p w14:paraId="5C7AAB07" w14:textId="77777777" w:rsidR="00D134C5" w:rsidRDefault="00D134C5" w:rsidP="00BE2101">
      <w:pPr>
        <w:spacing w:line="360" w:lineRule="auto"/>
        <w:jc w:val="both"/>
      </w:pPr>
    </w:p>
    <w:p w14:paraId="70510A0F" w14:textId="7777777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t>REFERENCES</w:t>
      </w:r>
    </w:p>
    <w:p w14:paraId="6FFBC7CC" w14:textId="6077019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ehart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l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w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sigh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Hepat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9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-3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042958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575-018-0081-y]</w:t>
      </w:r>
    </w:p>
    <w:p w14:paraId="292CE21C" w14:textId="65AB7FC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Peterso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W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t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o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r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mmu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mmun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4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41-15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456691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ri3608]</w:t>
      </w:r>
    </w:p>
    <w:p w14:paraId="39EB0F88" w14:textId="3CF6EAA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arker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ip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jal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r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zijns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egebar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orv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gth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t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dentific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a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rk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4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03-100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93444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06196]</w:t>
      </w:r>
    </w:p>
    <w:p w14:paraId="09BFB990" w14:textId="4B2CD68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arker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</w:t>
      </w:r>
      <w:r w:rsidRPr="003E4285">
        <w:rPr>
          <w:rFonts w:ascii="Book Antiqua" w:eastAsia="Book Antiqua" w:hAnsi="Book Antiqua" w:cs="Book Antiqua"/>
        </w:rPr>
        <w:t>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ul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itic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i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4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-3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432662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rm</w:t>
      </w:r>
      <w:r w:rsidRPr="003E4285">
        <w:rPr>
          <w:rFonts w:ascii="Book Antiqua" w:eastAsia="Book Antiqua" w:hAnsi="Book Antiqua" w:cs="Book Antiqua"/>
          <w:vertAlign w:val="superscript"/>
        </w:rPr>
        <w:t>3</w:t>
      </w:r>
      <w:r w:rsidRPr="003E4285">
        <w:rPr>
          <w:rFonts w:ascii="Book Antiqua" w:eastAsia="Book Antiqua" w:hAnsi="Book Antiqua" w:cs="Book Antiqua"/>
        </w:rPr>
        <w:t>721]</w:t>
      </w:r>
    </w:p>
    <w:p w14:paraId="1B3E8508" w14:textId="6A70EE3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orrentin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ri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ildi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la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lei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ioiell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llicciar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oonja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i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i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GR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iv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o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5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956-968.e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48517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53/j.gastro.2020.05.067]</w:t>
      </w:r>
    </w:p>
    <w:p w14:paraId="488254D4" w14:textId="1419280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origuch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d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wa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domats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erad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rinag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ak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yat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ik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GPTL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pres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tro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EMBO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09-42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804394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5252/embj.201695690]</w:t>
      </w:r>
    </w:p>
    <w:p w14:paraId="4AFD2973" w14:textId="29517EB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arten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E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uman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s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ractio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mmens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ogen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roorganism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cos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rie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icro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57-47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90408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579-018-0036-x]</w:t>
      </w:r>
    </w:p>
    <w:p w14:paraId="6D2BF1D9" w14:textId="17DFE0AE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lastRenderedPageBreak/>
        <w:t>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orre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handr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mb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yrin-Biroul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ohn'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Lanc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8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41-175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91465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S0140-6736(16)31711-1]</w:t>
      </w:r>
    </w:p>
    <w:p w14:paraId="49EA0033" w14:textId="40666CFB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e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F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ppo-YAP/TA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w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lf-Renew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f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Fron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89473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592798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3389/fcell.2022.894737]</w:t>
      </w:r>
    </w:p>
    <w:p w14:paraId="311693CC" w14:textId="16A224A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hah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mb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n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arul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cos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soci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mprov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ng-ter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utcom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ie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lcerat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itis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ystema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view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ta-analy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lin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Hepat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245-1255.e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82902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gh.2016.01.015]</w:t>
      </w:r>
    </w:p>
    <w:p w14:paraId="4A30C8D5" w14:textId="749F621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aniguch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ivenniko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l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ndbor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rdi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ehar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oshimur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ucman-Ross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r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p130-Src-YA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du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nk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1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7-6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573115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14228]</w:t>
      </w:r>
    </w:p>
    <w:p w14:paraId="4C957768" w14:textId="06F7F6A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he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id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i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roenvironment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Life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7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1929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6675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lfs.2021.119298]</w:t>
      </w:r>
    </w:p>
    <w:p w14:paraId="1D12BD6E" w14:textId="0BB6508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anto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J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aptation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Trend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62-107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019592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tcb.2018.08.001]</w:t>
      </w:r>
    </w:p>
    <w:p w14:paraId="72F9E6F8" w14:textId="6033111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eumer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pecific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ul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mmal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9-5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95887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580-020-0278-0]</w:t>
      </w:r>
    </w:p>
    <w:p w14:paraId="781EB944" w14:textId="5F6622E3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mcheslavsky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ssu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mage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vi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osophil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9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9-6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12879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stem.2008.10.016]</w:t>
      </w:r>
    </w:p>
    <w:p w14:paraId="4DB66B99" w14:textId="16A83D2B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ate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ni-g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ganoids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constitu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nnu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9-28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43670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46/annurev-cellbio-100814-125218]</w:t>
      </w:r>
    </w:p>
    <w:p w14:paraId="6A4ABD32" w14:textId="7E23E8F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lastRenderedPageBreak/>
        <w:t>1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i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ieh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rm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ng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l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uva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er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opu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a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nd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-posit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pensabl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7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55-25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92700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10408]</w:t>
      </w:r>
    </w:p>
    <w:p w14:paraId="50492797" w14:textId="6DB4D60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he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blo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P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igi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new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u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yp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a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itar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ig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u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ype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n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74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4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37-56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44063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02/aja.1001410407]</w:t>
      </w:r>
    </w:p>
    <w:p w14:paraId="2180B26F" w14:textId="73984A1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EBLOND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P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SS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new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ie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obl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a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ow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oautograph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f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e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ymidine-H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5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47-25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363740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02/ar.1091320303]</w:t>
      </w:r>
    </w:p>
    <w:p w14:paraId="614A1959" w14:textId="37A86F2F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2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ALKER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E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BLO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P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ucle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i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ynthe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isualiz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oautograph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f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minist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14-labell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en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ymidin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Exp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5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10-53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356208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0014-4827(58)90158-7]</w:t>
      </w:r>
    </w:p>
    <w:p w14:paraId="72BB610B" w14:textId="2EC8A04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2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lever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otyp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mpartmen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3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5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4-28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38701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l.2013.07.004]</w:t>
      </w:r>
    </w:p>
    <w:p w14:paraId="1986CA8D" w14:textId="798CC85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2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at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r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nipper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te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k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an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b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jal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t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ng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uil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-villu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ructur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n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tr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o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senchym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9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5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2-26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32999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07935]</w:t>
      </w:r>
    </w:p>
    <w:p w14:paraId="631537E5" w14:textId="7CF1F332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2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arriga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F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ntagn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ndez-Lag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rnando-Momblo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villa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illaumet-Adki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driguez-Esteb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uczack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J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y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nt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ilma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tolin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tl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x3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rk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low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vi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bpopu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+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801-816.e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828590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stem.2017.02.007]</w:t>
      </w:r>
    </w:p>
    <w:p w14:paraId="400E40A1" w14:textId="240F380E" w:rsidR="00A77B3E" w:rsidRPr="003E4285" w:rsidRDefault="00000000" w:rsidP="00BE2101">
      <w:pPr>
        <w:spacing w:line="360" w:lineRule="auto"/>
        <w:jc w:val="both"/>
        <w:rPr>
          <w:rFonts w:ascii="Book Antiqua" w:hAnsi="Book Antiqua"/>
          <w:lang w:val="it-IT"/>
        </w:rPr>
      </w:pPr>
      <w:r w:rsidRPr="003E4285">
        <w:rPr>
          <w:rFonts w:ascii="Book Antiqua" w:eastAsia="Book Antiqua" w:hAnsi="Book Antiqua" w:cs="Book Antiqua"/>
        </w:rPr>
        <w:t>2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Ishikawa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gimo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d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ji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kahash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ht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ka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himar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ta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oshid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n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shimits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wad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imokaw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i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wasak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hi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niguch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mamur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n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dentific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uiesc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(+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  <w:lang w:val="it-IT"/>
        </w:rPr>
        <w:t>Gastroenterology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2022;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lang w:val="it-IT"/>
        </w:rPr>
        <w:t>163</w:t>
      </w:r>
      <w:r w:rsidRPr="003E4285">
        <w:rPr>
          <w:rFonts w:ascii="Book Antiqua" w:eastAsia="Book Antiqua" w:hAnsi="Book Antiqua" w:cs="Book Antiqua"/>
          <w:lang w:val="it-IT"/>
        </w:rPr>
        <w:t>: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1391-1406.e24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[PMID: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35963362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DOI: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10.1053/j.gastro.2022.07.081]</w:t>
      </w:r>
    </w:p>
    <w:p w14:paraId="7DD244AA" w14:textId="529B60E3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lang w:val="it-IT"/>
        </w:rPr>
        <w:lastRenderedPageBreak/>
        <w:t>25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lang w:val="it-IT"/>
        </w:rPr>
        <w:t>Sangiorgi</w:t>
      </w:r>
      <w:r w:rsidR="005536A9">
        <w:rPr>
          <w:rFonts w:ascii="Book Antiqua" w:eastAsia="Book Antiqua" w:hAnsi="Book Antiqua" w:cs="Book Antiqua"/>
          <w:b/>
          <w:bCs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lang w:val="it-IT"/>
        </w:rPr>
        <w:t>E</w:t>
      </w:r>
      <w:r w:rsidRPr="003E4285">
        <w:rPr>
          <w:rFonts w:ascii="Book Antiqua" w:eastAsia="Book Antiqua" w:hAnsi="Book Antiqua" w:cs="Book Antiqua"/>
          <w:lang w:val="it-IT"/>
        </w:rPr>
        <w:t>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Capecchi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MR.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</w:rPr>
        <w:t>Bmi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press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n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v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en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915-92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853671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g.165]</w:t>
      </w:r>
    </w:p>
    <w:p w14:paraId="06A12858" w14:textId="23FCBA7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2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etteh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PW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r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lastici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erarch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mmal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Trend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0-10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530831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tcb.2014.09.003]</w:t>
      </w:r>
    </w:p>
    <w:p w14:paraId="6F9571BC" w14:textId="2FFEC85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2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irish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deo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ome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arifkhodae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shingt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ol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B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rsiste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+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de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w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si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intes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Live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s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2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308-G32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426031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52/ajpgi.00248.2020]</w:t>
      </w:r>
    </w:p>
    <w:p w14:paraId="53393B39" w14:textId="6417879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2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ontgomery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RK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rlo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ichmo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rill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ranendon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nder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ffour-Awua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bruz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g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lgr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eaul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elomera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ver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anscripta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mTert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pres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rk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low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yc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roc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cad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U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9-18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17323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73/pnas.1013004108]</w:t>
      </w:r>
    </w:p>
    <w:p w14:paraId="55A1D259" w14:textId="0A5B0BD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lang w:val="it-IT"/>
        </w:rPr>
        <w:t>29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lang w:val="it-IT"/>
        </w:rPr>
        <w:t>Yan</w:t>
      </w:r>
      <w:r w:rsidR="005536A9">
        <w:rPr>
          <w:rFonts w:ascii="Book Antiqua" w:eastAsia="Book Antiqua" w:hAnsi="Book Antiqua" w:cs="Book Antiqua"/>
          <w:b/>
          <w:bCs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lang w:val="it-IT"/>
        </w:rPr>
        <w:t>KS</w:t>
      </w:r>
      <w:r w:rsidRPr="003E4285">
        <w:rPr>
          <w:rFonts w:ascii="Book Antiqua" w:eastAsia="Book Antiqua" w:hAnsi="Book Antiqua" w:cs="Book Antiqua"/>
          <w:lang w:val="it-IT"/>
        </w:rPr>
        <w:t>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Chia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LA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Li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X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Ootani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A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Su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J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Lee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JY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Su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N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Luo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Y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Heilshorn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SC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Amieva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MR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Sangiorgi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E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Capecchi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MR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Kuo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CJ.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rk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mi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dentif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w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al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tinc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opulation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roc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cad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U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66-47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219048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73/pnas.1118857109]</w:t>
      </w:r>
    </w:p>
    <w:p w14:paraId="3C0F759A" w14:textId="2766E65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Fari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F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dunda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ourc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mo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m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ne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o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4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518-1529.e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292242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53/j.gastro.2012.08.031]</w:t>
      </w:r>
    </w:p>
    <w:p w14:paraId="381F638C" w14:textId="14E60B8B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agem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in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retzschm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ar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nipper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J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roenvironmen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35-44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84159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devcel.2020.07.009]</w:t>
      </w:r>
    </w:p>
    <w:p w14:paraId="273ABA18" w14:textId="3952F06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ailaja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s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9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827-483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06087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13/JP271931]</w:t>
      </w:r>
    </w:p>
    <w:p w14:paraId="1301E218" w14:textId="358AC9C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ndersson-Rolf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ilbau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o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pai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stro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siology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(Bethesda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8-28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861531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52/physiol.00005.2017]</w:t>
      </w:r>
    </w:p>
    <w:p w14:paraId="4A4B6F1C" w14:textId="40F8E69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lastRenderedPageBreak/>
        <w:t>3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lever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us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gr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gra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ssu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new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tro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e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4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4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24801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527861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26/science.1248012]</w:t>
      </w:r>
    </w:p>
    <w:p w14:paraId="4AF26E72" w14:textId="07D0B99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anda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ghr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v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om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rc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C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ructur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cogni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izzled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e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3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9-6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265373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26/science.1222879]</w:t>
      </w:r>
    </w:p>
    <w:p w14:paraId="5183ED1F" w14:textId="7267283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illert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ow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nenber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nc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iss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y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r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us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pid-modifi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ow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ctor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3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2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48-45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271745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01611]</w:t>
      </w:r>
    </w:p>
    <w:p w14:paraId="4D2C92B5" w14:textId="58BDE9A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hoshkes-Carmel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enste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ó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ond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ssas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tzkovit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estn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b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elocy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mporta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our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ppor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5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42-24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72064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586-018-0084-4]</w:t>
      </w:r>
    </w:p>
    <w:p w14:paraId="4204F86E" w14:textId="1F6B847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ok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R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oshkes-Carm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ol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ah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s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righ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V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estn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xl1-express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senchym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stitu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Hepat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5-18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94973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jcmgh.2015.12.004]</w:t>
      </w:r>
    </w:p>
    <w:p w14:paraId="53BB6329" w14:textId="1D0BE0B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3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Valenta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girmenc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r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immer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usman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ntù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u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s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gan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cre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b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senchym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sent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rviv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911-91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11741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rep.2016.03.088]</w:t>
      </w:r>
    </w:p>
    <w:p w14:paraId="56D7F582" w14:textId="0CBCC4B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egirmenc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lent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mitriev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usman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s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LI1-express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senchym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sent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-secre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5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49-45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87541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586-018-0190-3]</w:t>
      </w:r>
    </w:p>
    <w:p w14:paraId="35F25F5C" w14:textId="005849D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iyosh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ji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maguch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appenbe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5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otenti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GF-β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mo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f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ssu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e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3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8-11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295668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26/science.1223821]</w:t>
      </w:r>
    </w:p>
    <w:p w14:paraId="2E410BD0" w14:textId="13F0087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e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a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B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n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C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-spond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mil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enome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4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243985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86/gb-2012-13-3-242]</w:t>
      </w:r>
    </w:p>
    <w:p w14:paraId="106EF7AB" w14:textId="35F09B5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lastRenderedPageBreak/>
        <w:t>4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arnack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rg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tanaviciu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id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u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mmo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y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-spond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mo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cove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omm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9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36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15548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467-019-12349-5]</w:t>
      </w:r>
    </w:p>
    <w:p w14:paraId="0C200B14" w14:textId="3E3A2BDB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ha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er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arushi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lenc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inkaw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v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r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b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D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-spondin1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v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otroph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toge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elior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periment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it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o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331-134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40864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53/j.gastro.2007.02.001]</w:t>
      </w:r>
    </w:p>
    <w:p w14:paraId="4455BB55" w14:textId="34AC61F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ho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pe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du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-spond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lit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ugme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moradioprotec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3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0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7-11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390365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12416]</w:t>
      </w:r>
    </w:p>
    <w:p w14:paraId="28008725" w14:textId="3BC18A62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nd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X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rk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c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er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otan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el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l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lhelm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v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e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rstenber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lgrad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irald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done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nn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nyd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iss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sue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kkels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rc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n-equivale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-spond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gan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(+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-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lf-renewa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4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38-24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846782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22313]</w:t>
      </w:r>
    </w:p>
    <w:p w14:paraId="374D530F" w14:textId="7D932D2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jorevsk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kolae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ow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trofanov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andenber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lRi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vit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bera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se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tol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P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ssu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omet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iv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terminis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ganoi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ternin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e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7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aaw902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499024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26/science.aaw9021]</w:t>
      </w:r>
    </w:p>
    <w:p w14:paraId="2C783E44" w14:textId="0C664A9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op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R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lag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X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nonic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t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way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fol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iv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chanis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9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6-23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37969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l.2009.03.045]</w:t>
      </w:r>
    </w:p>
    <w:p w14:paraId="1BF98C0D" w14:textId="121F95D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4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i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Q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t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mmal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termin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ain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ur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T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9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83-59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172929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2174/1574888X14666190429143734]</w:t>
      </w:r>
    </w:p>
    <w:p w14:paraId="4F7E7DED" w14:textId="1AD42242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arull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eele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mitra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u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llar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muel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C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t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cep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0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98-10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583550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ydbio.2015.03.012]</w:t>
      </w:r>
    </w:p>
    <w:p w14:paraId="42B1D792" w14:textId="16054DA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lastRenderedPageBreak/>
        <w:t>5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haminet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nnen-Or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ldau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sp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hes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tro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denti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ain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soc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cargo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rg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moter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Elif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02268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7554/eLife.48160]</w:t>
      </w:r>
    </w:p>
    <w:p w14:paraId="3BA7DA26" w14:textId="1EAF127F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Ricci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O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ij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zde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llegrin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imber-Strob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rob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nj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tk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geni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w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activ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tch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tch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compani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repres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D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hibito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27Kip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57Kip2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EMBO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77-38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827455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embor.2008.7]</w:t>
      </w:r>
    </w:p>
    <w:p w14:paraId="3168C30A" w14:textId="04620B2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asper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on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tabol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havi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mplicatio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in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etab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61-56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10918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met.2010.11.010]</w:t>
      </w:r>
    </w:p>
    <w:p w14:paraId="1B0F2B4E" w14:textId="0C210F2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he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pamyc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t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ngevity-promo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mpoun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h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luripot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ging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908-91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61567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11/j.1474-9726.2011.00722.x]</w:t>
      </w:r>
    </w:p>
    <w:p w14:paraId="2FFD0C8E" w14:textId="4F88AF6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ampso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L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v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og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rup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us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f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roph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ost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FASEB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263-127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63148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96/fj.15-278606]</w:t>
      </w:r>
    </w:p>
    <w:p w14:paraId="19D7666D" w14:textId="766EA50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ilmaz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Ö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tajis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mm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ültek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uer-Row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ngupt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irso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rs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ilma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O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li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els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no-Kenud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ukerber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shpan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batin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TORC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ne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upl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-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lori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ak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8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90-49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272286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11163]</w:t>
      </w:r>
    </w:p>
    <w:p w14:paraId="778117F8" w14:textId="4CFBDE5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cCarthy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raicz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ivdasan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ul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lecul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chitec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33-104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88414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556-020-0567-z]</w:t>
      </w:r>
    </w:p>
    <w:p w14:paraId="2E818406" w14:textId="61DD56CB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cCarthy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nier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or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adatpou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o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po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dh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yn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x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eerthivas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cherpfenni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uva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urle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ivdasan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tinc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senchym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opulatio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er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sent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M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adien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91-402.e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08438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stem.2020.01.008]</w:t>
      </w:r>
    </w:p>
    <w:p w14:paraId="39B2A8A1" w14:textId="4AB7A17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5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alijauskaite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nol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wpor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cGour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adie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n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v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mpartm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i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n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tr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capitu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me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latform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ytokine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rowth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Facto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6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76-8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85876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ytogfr.2021.03.002]</w:t>
      </w:r>
    </w:p>
    <w:p w14:paraId="15FC0926" w14:textId="1356BE2B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osinsk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su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ffl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ow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u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pres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ter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p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s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M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tagonis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ctor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roc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cad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U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5418-1542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88156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73/pnas.0707210104]</w:t>
      </w:r>
    </w:p>
    <w:p w14:paraId="00F7B66C" w14:textId="11B20FA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bud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E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rdé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our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mpac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G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mi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gan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Fron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68566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435017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3389/fcell.2021.685665]</w:t>
      </w:r>
    </w:p>
    <w:p w14:paraId="3A1E08E1" w14:textId="52C288E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at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nipper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an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r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r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k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roy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te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ne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stitu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6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15-41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11315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09637]</w:t>
      </w:r>
    </w:p>
    <w:p w14:paraId="2D4769B2" w14:textId="32E308D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asak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O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um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ebran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udenaard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uiesce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+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ganoi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abl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rmone-Produc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teroendocr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7-190.e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9392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stem.2016.11.001]</w:t>
      </w:r>
    </w:p>
    <w:p w14:paraId="27AE9B52" w14:textId="33E9410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oben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L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au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isc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tr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ow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lif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ibbl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seudokinase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sso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osophil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ancer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(Basel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67247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3390/cancers13040883]</w:t>
      </w:r>
    </w:p>
    <w:p w14:paraId="70896178" w14:textId="07A6D7D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o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W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pp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w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Hepat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4-33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14748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rgastro.2016.59]</w:t>
      </w:r>
    </w:p>
    <w:p w14:paraId="616D19C6" w14:textId="7469E57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lastRenderedPageBreak/>
        <w:t>6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regorieff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anl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homchu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ra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p-depend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programm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(+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iv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nce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2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715-71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50305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15382]</w:t>
      </w:r>
    </w:p>
    <w:p w14:paraId="3182B166" w14:textId="7A914452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X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pp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w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ssu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rotein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49-35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813076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07/s13238-017-0371-0]</w:t>
      </w:r>
    </w:p>
    <w:p w14:paraId="7DDC622E" w14:textId="0A1C817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onsavage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M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r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y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nno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ochu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/β-caten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es-associ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YAP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pres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rect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rcino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h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8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1730-1173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233789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74/jbc.M111.327767]</w:t>
      </w:r>
    </w:p>
    <w:p w14:paraId="0AAF6D89" w14:textId="5834316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6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Q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rugumil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tt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R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i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marg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ohn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ts1/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sta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iv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roug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EAD-Depend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depend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anscrip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675-692.e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25948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stem.2020.03.002]</w:t>
      </w:r>
    </w:p>
    <w:p w14:paraId="0709C6C3" w14:textId="677E7FA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he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gr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αEβ7(+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rec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cisio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he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291-130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451865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422-021-00561-2]</w:t>
      </w:r>
    </w:p>
    <w:p w14:paraId="1D1ADDD7" w14:textId="64CD733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o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o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CN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ra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gri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lif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i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omm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11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566074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467-022-30851-1]</w:t>
      </w:r>
    </w:p>
    <w:p w14:paraId="2ABD4105" w14:textId="1ECD909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Even-Ram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ty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mad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trix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tr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t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2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645-64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692338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l.2006.08.008]</w:t>
      </w:r>
    </w:p>
    <w:p w14:paraId="39743455" w14:textId="33543E0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upont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rs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ago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z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iulitt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rdenons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ancona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gab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ca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iccia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lvasso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iccol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P/TA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chanotransduc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7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9-18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65479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10137]</w:t>
      </w:r>
    </w:p>
    <w:p w14:paraId="3A0880B6" w14:textId="6BF8DF0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lastRenderedPageBreak/>
        <w:t>7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jorevsk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ch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nfr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ig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agi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dóñez-Morá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tol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P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sign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tric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ganoi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ultur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3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60-56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85173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20168]</w:t>
      </w:r>
    </w:p>
    <w:p w14:paraId="733EAC2B" w14:textId="67AB77DF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Rath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E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schett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l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tochondr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-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tekeep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Hepat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97-51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84458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575-018-0021-x]</w:t>
      </w:r>
    </w:p>
    <w:p w14:paraId="465FD698" w14:textId="0885F05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a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ipath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ntinmikk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ar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äivin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mènech-More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ers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P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tajis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äkelä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P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KB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press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OH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DK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er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tabolis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t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o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5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389-1401.e1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193098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53/j.gastro.2019.12.033]</w:t>
      </w:r>
    </w:p>
    <w:p w14:paraId="65B8717D" w14:textId="5A9D286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chell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sidaga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nsar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nn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lor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hl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orens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ar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l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l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lk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n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Berardin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onn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x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ristof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w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umm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ut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tr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lif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tochondr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yruv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tabolis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27-103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881258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cb3593]</w:t>
      </w:r>
    </w:p>
    <w:p w14:paraId="6FE6B44E" w14:textId="2985FB0F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udikhuize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erl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lleg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anthak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urgay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ulià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guy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T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ombac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uri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i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urge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M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drigue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tochondr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f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wnstrea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XO/Not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x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etab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889-900.e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14748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met.2020.10.005]</w:t>
      </w:r>
    </w:p>
    <w:p w14:paraId="00A003C2" w14:textId="7EA38B6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7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V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andeghem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val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hé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d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rvi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rkinder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vid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unli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ter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l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mo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cos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iv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c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he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na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lea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EGF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si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intes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Live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s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0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976-G98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35018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52/ajpgi.00427.2010]</w:t>
      </w:r>
    </w:p>
    <w:p w14:paraId="15BCE0DA" w14:textId="1E97657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vetisy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i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id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ss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appenbe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uckero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patocy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ow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c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ppor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ter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rvou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y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velopmen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ristal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pons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lif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Respon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eurosc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1543-1155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29023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523/JNEUROSCI.5267-14.2015]</w:t>
      </w:r>
    </w:p>
    <w:p w14:paraId="0A0AC798" w14:textId="708C891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ach-Ngoho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hé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uber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bd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n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urreil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n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rdeux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unli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s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ter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l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dul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lif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roug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5-deoxy-12,14-prostagland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2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s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8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533-254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47897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13/jphysiol.2010.188409]</w:t>
      </w:r>
    </w:p>
    <w:p w14:paraId="5A97BA44" w14:textId="1510769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h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K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Q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u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i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lial-deriv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urotroph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c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r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rapeu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r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it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ath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2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3-22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63238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02/path.2749]</w:t>
      </w:r>
    </w:p>
    <w:p w14:paraId="09D1B310" w14:textId="740BC8A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arbassov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D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batin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ow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l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wa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ur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Opin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96-60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622644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b.2005.09.009]</w:t>
      </w:r>
    </w:p>
    <w:p w14:paraId="4CCF1B45" w14:textId="2C887E2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Igarash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aren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TORC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RT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oper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s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pan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ul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lori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tric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6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36-45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34536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l.2016.05.044]</w:t>
      </w:r>
    </w:p>
    <w:p w14:paraId="4055F138" w14:textId="56B50A3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ousef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akauka-Ddamb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r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oenberg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nkler-Juk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meono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de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ngn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lori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tri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over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roug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-Autonomou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TORC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er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por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703-71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47889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stemcr.2018.01.026]</w:t>
      </w:r>
    </w:p>
    <w:p w14:paraId="3C13D24D" w14:textId="07BA375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eyaz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ilma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Ö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gh-f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iv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PAR-δ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gra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h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98-59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79842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stem.2021.03.001]</w:t>
      </w:r>
    </w:p>
    <w:p w14:paraId="5F77AF75" w14:textId="65E2E96E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liluev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itsch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r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ppenländ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nterdob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eis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rm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ck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l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m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nd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rumsie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schö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eck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cker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öttc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et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lt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n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derl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besi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ediabe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etab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202-121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455227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2255-021-00458-9]</w:t>
      </w:r>
    </w:p>
    <w:p w14:paraId="0D931364" w14:textId="702C05F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lastRenderedPageBreak/>
        <w:t>8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Richmond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a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a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ot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om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bruz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hil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ickn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ntgome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vaglier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rlo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eaul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rma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T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utritio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atu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403-241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68663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rep.2015.11.035]</w:t>
      </w:r>
    </w:p>
    <w:p w14:paraId="5E5BAEC8" w14:textId="200C450E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8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Xi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P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tters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nd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rob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taboli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u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roteomic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18004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199483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02/pmic.201800419]</w:t>
      </w:r>
    </w:p>
    <w:p w14:paraId="7E4D051F" w14:textId="741837E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ee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e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r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mad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we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robiota-Deriv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ct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celer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-Cell-Medi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velopmen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Hos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icrob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833-846.e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054377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hom.2018.11.002]</w:t>
      </w:r>
    </w:p>
    <w:p w14:paraId="6BCA67A0" w14:textId="3085718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aik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E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ou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I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li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olnica-Krez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ar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ar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lt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appenbe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robiota-Deriv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tabolite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6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08-172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26460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l.2016.05.018]</w:t>
      </w:r>
    </w:p>
    <w:p w14:paraId="4EF65E95" w14:textId="2CE3C4F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evy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d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uts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nnadie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irg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nsonett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gr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n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mmu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cep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D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di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(+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ain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ytotoxici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topha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imul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roc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cad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U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1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94-200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191928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73/pnas.1902788117]</w:t>
      </w:r>
    </w:p>
    <w:p w14:paraId="5C9764E6" w14:textId="2912319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lang w:val="it-IT"/>
        </w:rPr>
        <w:t>93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lang w:val="it-IT"/>
        </w:rPr>
        <w:t>Nigro</w:t>
      </w:r>
      <w:r w:rsidR="005536A9">
        <w:rPr>
          <w:rFonts w:ascii="Book Antiqua" w:eastAsia="Book Antiqua" w:hAnsi="Book Antiqua" w:cs="Book Antiqua"/>
          <w:b/>
          <w:bCs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  <w:lang w:val="it-IT"/>
        </w:rPr>
        <w:t>G</w:t>
      </w:r>
      <w:r w:rsidRPr="003E4285">
        <w:rPr>
          <w:rFonts w:ascii="Book Antiqua" w:eastAsia="Book Antiqua" w:hAnsi="Book Antiqua" w:cs="Book Antiqua"/>
          <w:lang w:val="it-IT"/>
        </w:rPr>
        <w:t>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Rossi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R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Commere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PH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Jay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P,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Sansonetti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  <w:lang w:val="it-IT"/>
        </w:rPr>
        <w:t>PJ.</w:t>
      </w:r>
      <w:r w:rsidR="005536A9">
        <w:rPr>
          <w:rFonts w:ascii="Book Antiqua" w:eastAsia="Book Antiqua" w:hAnsi="Book Antiqua" w:cs="Book Antiqua"/>
          <w:lang w:val="it-IT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ytosol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cter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ptidoglyc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ns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d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ffor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nk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rob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Hos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icrob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4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792-79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488270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hom.2014.05.003]</w:t>
      </w:r>
    </w:p>
    <w:p w14:paraId="3706C58A" w14:textId="5D210EB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aber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L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it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g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rb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ekh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illi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urg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lore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wit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t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ros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ya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on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ychowdh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rret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zenblatt-Ros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ilma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av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ngle-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rve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a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u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5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3-33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14446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24489]</w:t>
      </w:r>
    </w:p>
    <w:p w14:paraId="19D50DE3" w14:textId="129DA59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lastRenderedPageBreak/>
        <w:t>9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anto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J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rk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la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ucro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ld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W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uster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racellul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lmonell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teric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rov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yphimuriu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lock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ytokine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nfec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mm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8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49-215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18579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28/IAI.00062-16]</w:t>
      </w:r>
    </w:p>
    <w:p w14:paraId="1D826D46" w14:textId="4511250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o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lut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stillo-Azofeif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l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roy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nowit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K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gand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sent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i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iv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03-101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38612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rep.2017.12.093]</w:t>
      </w:r>
    </w:p>
    <w:p w14:paraId="2FA6C590" w14:textId="52C4F7B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anash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dako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'Conn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ou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ng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V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enq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ll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pp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hos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s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elard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wrylu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rph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us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olesni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laz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in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rleukin-2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mmune-medi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ssu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ma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nsitivi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af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mmuni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9-35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292112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immuni.2012.05.028]</w:t>
      </w:r>
    </w:p>
    <w:p w14:paraId="2BF5E275" w14:textId="7701334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indeman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lafio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rtelsman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'Conn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dako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enq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elard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ou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wre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vano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kashi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rt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'Rourk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k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mera-Hernande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uped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w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euwenhu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roy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olesni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in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R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nas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rleukin-2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mo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-stem-cell-medi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2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60-56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6498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ature16460]</w:t>
      </w:r>
    </w:p>
    <w:p w14:paraId="12FD5E60" w14:textId="03E6CAF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9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mo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ffec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-Fuco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roug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HR/IL-2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w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mi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pr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nocyte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utrie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643248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3390/nu14224789]</w:t>
      </w:r>
    </w:p>
    <w:p w14:paraId="1D1A4160" w14:textId="42F82AE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P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rinivas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rth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u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rank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pk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R-34a-Numb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eedforwar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o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igger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ymmetr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vi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nce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89-20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84930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stem.2016.01.006]</w:t>
      </w:r>
    </w:p>
    <w:p w14:paraId="134AB1B5" w14:textId="3E8E36B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one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vritsc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oksle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hel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ke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l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demiolo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eatment-associ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cos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f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eatm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w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regime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ymphom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eas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n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rect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nce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uppor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are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anc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05-51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660195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07/s00520-006-0055-4]</w:t>
      </w:r>
    </w:p>
    <w:p w14:paraId="33901837" w14:textId="6CD154E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eibowitz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B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uchan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chi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ri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um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ise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o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rge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53-depend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moprotec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Trans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43714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26/scitranslmed.aam7610]</w:t>
      </w:r>
    </w:p>
    <w:p w14:paraId="39FDB6F2" w14:textId="37BDE53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e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oprenal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motherapy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mag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armac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7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687-70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164838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11/bph.14883]</w:t>
      </w:r>
    </w:p>
    <w:p w14:paraId="556027E5" w14:textId="12B546EB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F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RT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hibito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tig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ation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yndrom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hanc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-stem-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rviva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ance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Let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0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-3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35944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anlet.2020.12.034]</w:t>
      </w:r>
    </w:p>
    <w:p w14:paraId="64E76F0E" w14:textId="308C8B23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h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hibi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BA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cepto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eve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moradiotherapy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xicit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Exp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612578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84/jem.20220541]</w:t>
      </w:r>
    </w:p>
    <w:p w14:paraId="1D9C5763" w14:textId="334098B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Fe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G-459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rradiation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rge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LR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wa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T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572965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86/s13287-022-02945-6]</w:t>
      </w:r>
    </w:p>
    <w:p w14:paraId="11D128A4" w14:textId="7562D64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Riehl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E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lvarad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ucker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s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po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otal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iorb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n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F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ctobacillu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hamnosu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u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roug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lea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poteicho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i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cropha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iv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g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senchym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9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6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03-101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93443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36/gutjnl-2018-316226]</w:t>
      </w:r>
    </w:p>
    <w:p w14:paraId="2010CD7C" w14:textId="4EF1AAF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Xie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W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e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e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rivat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-)-epigallocatechin-3-gall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EGCG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f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ain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oniz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ation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a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n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tr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ivo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Free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adic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6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75-18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06985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freeradbiomed.2020.10.012]</w:t>
      </w:r>
    </w:p>
    <w:p w14:paraId="3FA7C079" w14:textId="427B7BA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0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part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llevi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ma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lif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tochondr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ynamic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ut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Food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6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220016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631013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02/mnfr.202200168]</w:t>
      </w:r>
    </w:p>
    <w:p w14:paraId="218FC52A" w14:textId="2FF6875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ureb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ndrakes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yga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ghtfoo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m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loss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u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W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eta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ct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creas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rviv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llow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Lo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O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013556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27056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371/journal.pone.0135561]</w:t>
      </w:r>
    </w:p>
    <w:p w14:paraId="238BA29E" w14:textId="47F58B1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itam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cep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ain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ation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hibi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/Progeni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popto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utrie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457880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3390/nu13092910]</w:t>
      </w:r>
    </w:p>
    <w:p w14:paraId="3EEA5061" w14:textId="2672421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EP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quir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r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en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omm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43189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467-020-20636-9]</w:t>
      </w:r>
    </w:p>
    <w:p w14:paraId="3E1A6FEE" w14:textId="1C16472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h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e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ulav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V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popto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ff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nea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ac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mi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opulation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3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8-30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341591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stem.2013.01.003]</w:t>
      </w:r>
    </w:p>
    <w:p w14:paraId="1744DD5F" w14:textId="68B4B79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R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cropto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om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stabili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igg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w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8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86-39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29617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586-020-2127-x]</w:t>
      </w:r>
    </w:p>
    <w:p w14:paraId="47ED4C2B" w14:textId="04D267E3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atsuzawa-Ishimot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o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ome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bbard-Luce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mm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i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w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eber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zra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rin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rr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rt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in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R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dw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utopha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G16L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eve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necropto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u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Exp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1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687-370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08937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84/jem.20170558]</w:t>
      </w:r>
    </w:p>
    <w:p w14:paraId="758FF279" w14:textId="56DC2F3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ee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ou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r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NFα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duc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+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ysfun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ien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ohn'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Hepat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789-80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470002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jcmgh.2021.10.010]</w:t>
      </w:r>
    </w:p>
    <w:p w14:paraId="2E55F888" w14:textId="376AF84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izushima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</w:t>
      </w:r>
      <w:r w:rsidRPr="003E4285">
        <w:rPr>
          <w:rFonts w:ascii="Book Antiqua" w:eastAsia="Book Antiqua" w:hAnsi="Book Antiqua" w:cs="Book Antiqua"/>
        </w:rPr>
        <w:t>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ie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st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utopha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iolo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hysiolo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521-52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68626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556-018-0092-5]</w:t>
      </w:r>
    </w:p>
    <w:p w14:paraId="332C3487" w14:textId="51629A0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aga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tar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naka-Furuhash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rat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S-Trigger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ppo-Yk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w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utophag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ar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f(2)P/p6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osophil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81-94.e1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40091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devcel.2020.12.007]</w:t>
      </w:r>
    </w:p>
    <w:p w14:paraId="41E7DE95" w14:textId="12D2FB1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san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chino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jit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imiz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htek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rins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utopha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quir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en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rradiation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7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50-106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876819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rep.2017.07.019]</w:t>
      </w:r>
    </w:p>
    <w:p w14:paraId="7752D52A" w14:textId="3D263B9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a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y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e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r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u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o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ficienc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g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mpai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nefic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ffec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tform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osophil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ch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phy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omm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9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8-2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949644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bbrc.2018.02.191]</w:t>
      </w:r>
    </w:p>
    <w:p w14:paraId="3FC8A0B2" w14:textId="17E2230F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rentesaux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audea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itas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march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cqu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c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tourneu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as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il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mit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rr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magnol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sent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utopha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G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en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grit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roc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cad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U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1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1136-1114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37148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73/pnas.1917174117]</w:t>
      </w:r>
    </w:p>
    <w:p w14:paraId="0EC9B0FF" w14:textId="0756CAF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enft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na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P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utophag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tochondr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osstal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derl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re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pon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Trend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ch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5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41-14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565610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tibs.2015.01.002]</w:t>
      </w:r>
    </w:p>
    <w:p w14:paraId="6A97E26D" w14:textId="67D6ED73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ao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immerman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u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wokoy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lkin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at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uf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fold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pon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mic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aperon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du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sfol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it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o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3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4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989-1000.e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333697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53/j.gastro.2013.01.023]</w:t>
      </w:r>
    </w:p>
    <w:p w14:paraId="5FD66DDA" w14:textId="1D72E82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lastRenderedPageBreak/>
        <w:t>12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aser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A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ank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lick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eissi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l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euwenhu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ggi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reib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limc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lumber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BP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nk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re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f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e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is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w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4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743-75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877530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l.2008.07.021]</w:t>
      </w:r>
    </w:p>
    <w:p w14:paraId="40412082" w14:textId="6415AE4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cGover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P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rd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örkvi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oyet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s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yl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a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gacé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e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ve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aucham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leshn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rl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'Ama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lfvar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ibber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örd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dyuko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riul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mb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tia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lmier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rnar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slandr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m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okk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ers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K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DD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B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etic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sortiu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ar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lverber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ed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a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um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er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binsk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laz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ritunia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ppolit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lm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scovi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siliausk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rg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ne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jmeng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tters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t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avi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ioux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ielsta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ome-wi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soci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dentif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ltip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lcerat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it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sceptibili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ci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en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2-33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879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g.549]</w:t>
      </w:r>
    </w:p>
    <w:p w14:paraId="1D88ECAD" w14:textId="30B6986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he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sensti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lentony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eitlman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os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u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ürnber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stell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ni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thew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latz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reib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mp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valu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R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R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ndida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en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w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ene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Imm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0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1-1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622234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j.gene.6364263]</w:t>
      </w:r>
    </w:p>
    <w:p w14:paraId="28EC6D55" w14:textId="3E4DA26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eijman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d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eu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o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sekra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eleng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te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erran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derwat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mma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oda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rdwic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m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ev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nc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in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re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us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pi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ne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roug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iv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fold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pon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3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128-113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354549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celrep.2013.02.031]</w:t>
      </w:r>
    </w:p>
    <w:p w14:paraId="112B3078" w14:textId="0EBF8B5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elz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kav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u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lv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lattn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shr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eng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gr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esinghau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ottaw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nol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ikkon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ng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s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ajanosk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lumber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eck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u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schurtschentha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reib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sensti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-Box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in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ordin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um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53-Driv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ama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pons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ppres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Carcinogene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og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62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23-237.e1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459993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53/j.gastro.2021.09.057]</w:t>
      </w:r>
    </w:p>
    <w:p w14:paraId="40EF3639" w14:textId="0F304F32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2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yo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sp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g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PR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xidat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re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tr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lif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Lo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ene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4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100456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516675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371/journal.pgen.1004568]</w:t>
      </w:r>
    </w:p>
    <w:p w14:paraId="33FFFF40" w14:textId="379126B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äfliger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warzfisc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rot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anze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rs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wrzynia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alent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s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g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ar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paling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lyco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GP)9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sent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ain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chitectur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ppor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lf-Renew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pacit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enter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Hepat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3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717-73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651693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jcmgh.2022.12.004]</w:t>
      </w:r>
    </w:p>
    <w:p w14:paraId="7EF00C38" w14:textId="7CF7768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h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senchym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ain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chemia-reperfu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ystema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view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ta-analy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eclinic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udie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te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s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T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561915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86/s13287-022-02896-y]</w:t>
      </w:r>
    </w:p>
    <w:p w14:paraId="5A11B59B" w14:textId="4A1A82F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eis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VG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kke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o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affle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hitak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e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wart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al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m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lacental-deriv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rap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elior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periment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crotiz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terocolit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m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si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Gastrointes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Live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s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32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658-G67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56672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52/ajpgi.00369.2020]</w:t>
      </w:r>
    </w:p>
    <w:p w14:paraId="7470DF7C" w14:textId="622E95B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kl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u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elt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ble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l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ap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osome-lik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anoparticl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du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SS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it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Mo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T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3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345-135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375231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mt.2013.64]</w:t>
      </w:r>
    </w:p>
    <w:p w14:paraId="293A92A2" w14:textId="33FA9C33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ia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pamine-deriv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anoparticl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rradiation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ain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mater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09-332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558819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9/d1bm02026a]</w:t>
      </w:r>
    </w:p>
    <w:p w14:paraId="47180A9F" w14:textId="3BD63EE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C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i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inical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pprov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rb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anoparticl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minist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oprotec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ma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ain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l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lora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ma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190691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18785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02/smll.201906915]</w:t>
      </w:r>
    </w:p>
    <w:p w14:paraId="005C5154" w14:textId="711961B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u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Q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ulfira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ain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ation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Fron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armac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85266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551778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3389/fphar.2022.852669]</w:t>
      </w:r>
    </w:p>
    <w:p w14:paraId="70A8B5A4" w14:textId="0E59933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v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er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Heijde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imberl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ol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a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emp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ij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dem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et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ns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nt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ermeul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cl-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itic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dia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ransform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omm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91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695621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ncomms10916]</w:t>
      </w:r>
    </w:p>
    <w:p w14:paraId="134D4247" w14:textId="05AA0DC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Martini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E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neid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ufer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ura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ck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rviv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uard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press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GF-β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yc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5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875-288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71539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80/15384101.2016.1231286]</w:t>
      </w:r>
    </w:p>
    <w:p w14:paraId="15F45CA9" w14:textId="4170D6F8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3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ore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E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osefz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kaw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oteri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cob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evelsk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en-Yose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r-Sel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ch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edi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popto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ich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Nat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ommu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8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9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58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03899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s41467-018-06941-4]</w:t>
      </w:r>
    </w:p>
    <w:p w14:paraId="5A938214" w14:textId="1DCC5CF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4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Guillermi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O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gel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d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idgwa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ul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charsk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t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rder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nso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VS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omps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J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r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nver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P-TEA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r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eneration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EMBO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J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4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105770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95051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5252/embj.2020105770]</w:t>
      </w:r>
    </w:p>
    <w:p w14:paraId="67F22C6E" w14:textId="523C65A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4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han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β-Arrestin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hibi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motherapy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popto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ucosit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eath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2229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19567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cddis.2016.136]</w:t>
      </w:r>
    </w:p>
    <w:p w14:paraId="509F58C5" w14:textId="61A8025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4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Li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i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β-Arrestin-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dulat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ation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yp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genitor/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eath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iff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16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23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529-154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712859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38/cdd.2016.38]</w:t>
      </w:r>
    </w:p>
    <w:p w14:paraId="0C1D4B1F" w14:textId="0F92A4AF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4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Norona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postolov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mid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hleman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ischman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yl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öhl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e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rieux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ranos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chmitt-Graef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feif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atalan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rew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iett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imbach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ulashevsk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hat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umm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lauditz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abeli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roeg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laz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oerrie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yu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eis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lucagon-lik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pti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lastRenderedPageBreak/>
        <w:t>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ne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pai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r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raft-versus-ho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ea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i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uman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loo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0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136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442-145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254235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82/blood.2020005957]</w:t>
      </w:r>
    </w:p>
    <w:p w14:paraId="5AD797A9" w14:textId="41F9C7FD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4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Kwak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Y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h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r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e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hrel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ver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o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ssoci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diation-induc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nteropath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tiva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t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ignaling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Phytomedicin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1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81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53424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3278782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phymed.2020.153424]</w:t>
      </w:r>
    </w:p>
    <w:p w14:paraId="1BE21F77" w14:textId="4E5BC4C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45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h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T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oul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lug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lav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A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B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(6)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RN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dific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ai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meostas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vi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F-κB-media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tiapoptot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athway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Sci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Adv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8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abl572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533357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126/sciadv.abl5723]</w:t>
      </w:r>
    </w:p>
    <w:p w14:paraId="4CDDCF61" w14:textId="652434BA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46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Du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J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arka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a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guy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ughert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upf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he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kow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issonnett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YC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(6)-adenomethy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sdm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ssent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gr5(+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urviv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ainta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rm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loni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pithel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morphogenesi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Dev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2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57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976-1994.e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5917813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devcel.2022.07.006]</w:t>
      </w:r>
    </w:p>
    <w:p w14:paraId="74698A16" w14:textId="7BBD82F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14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Wang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Z</w:t>
      </w:r>
      <w:r w:rsidRPr="003E4285">
        <w:rPr>
          <w:rFonts w:ascii="Book Antiqua" w:eastAsia="Book Antiqua" w:hAnsi="Book Antiqua" w:cs="Book Antiqua"/>
        </w:rPr>
        <w:t>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u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Qi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ou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X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T2-depend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cosyla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f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YOU1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c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test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tem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ell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gains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flammato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ju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gulati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fold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te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sponse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Redox</w:t>
      </w:r>
      <w:r w:rsidR="005536A9">
        <w:rPr>
          <w:rFonts w:ascii="Book Antiqua" w:eastAsia="Book Antiqua" w:hAnsi="Book Antiqua" w:cs="Book Antiqua"/>
          <w:i/>
          <w:iCs/>
        </w:rPr>
        <w:t xml:space="preserve"> </w:t>
      </w:r>
      <w:r w:rsidRPr="003E4285">
        <w:rPr>
          <w:rFonts w:ascii="Book Antiqua" w:eastAsia="Book Antiqua" w:hAnsi="Book Antiqua" w:cs="Book Antiqua"/>
          <w:i/>
          <w:iCs/>
        </w:rPr>
        <w:t>Bio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3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60</w:t>
      </w:r>
      <w:r w:rsidRPr="003E4285">
        <w:rPr>
          <w:rFonts w:ascii="Book Antiqua" w:eastAsia="Book Antiqua" w:hAnsi="Book Antiqua" w:cs="Book Antiqua"/>
        </w:rPr>
        <w:t>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2618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[PMID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36724577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OI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0.1016/j.redox.2023.102618]</w:t>
      </w:r>
    </w:p>
    <w:p w14:paraId="0FE363A2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  <w:sectPr w:rsidR="00A77B3E" w:rsidRPr="003E428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171F839" w14:textId="7777777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5DA1F91F" w14:textId="77182499" w:rsidR="00082C2F" w:rsidRPr="000550DD" w:rsidRDefault="00000000" w:rsidP="00BE2101">
      <w:pPr>
        <w:snapToGrid w:val="0"/>
        <w:spacing w:line="360" w:lineRule="auto"/>
        <w:jc w:val="both"/>
        <w:rPr>
          <w:rFonts w:ascii="Book Antiqua" w:eastAsia="宋体" w:hAnsi="Book Antiqua" w:cs="宋体"/>
        </w:rPr>
      </w:pPr>
      <w:r w:rsidRPr="003E4285">
        <w:rPr>
          <w:rFonts w:ascii="Book Antiqua" w:eastAsia="Book Antiqua" w:hAnsi="Book Antiqua" w:cs="Book Antiqua"/>
          <w:b/>
          <w:bCs/>
        </w:rPr>
        <w:t>Conflict-of-interest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  <w:b/>
          <w:bCs/>
        </w:rPr>
        <w:t>statement: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bookmarkStart w:id="3" w:name="_Hlk130828251"/>
      <w:r w:rsidR="00082C2F" w:rsidRPr="000550DD">
        <w:rPr>
          <w:rFonts w:ascii="Book Antiqua" w:eastAsia="宋体" w:hAnsi="Book Antiqua" w:cs="宋体"/>
        </w:rPr>
        <w:t>All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the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authors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report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no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relevant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conflicts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of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interest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for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this</w:t>
      </w:r>
      <w:r w:rsidR="005536A9">
        <w:rPr>
          <w:rFonts w:ascii="Book Antiqua" w:eastAsia="宋体" w:hAnsi="Book Antiqua" w:cs="宋体"/>
        </w:rPr>
        <w:t xml:space="preserve"> </w:t>
      </w:r>
      <w:r w:rsidR="00082C2F" w:rsidRPr="000550DD">
        <w:rPr>
          <w:rFonts w:ascii="Book Antiqua" w:eastAsia="宋体" w:hAnsi="Book Antiqua" w:cs="宋体"/>
        </w:rPr>
        <w:t>article.</w:t>
      </w:r>
    </w:p>
    <w:bookmarkEnd w:id="3"/>
    <w:p w14:paraId="0A7019C6" w14:textId="29DF142C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099964E6" w14:textId="44303A5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bCs/>
        </w:rPr>
        <w:t>Open-Access:</w:t>
      </w:r>
      <w:r w:rsidR="005536A9">
        <w:rPr>
          <w:rFonts w:ascii="Book Antiqua" w:eastAsia="Book Antiqua" w:hAnsi="Book Antiqua" w:cs="Book Antiqua"/>
          <w:b/>
          <w:bCs/>
        </w:rPr>
        <w:t xml:space="preserve"> </w:t>
      </w:r>
      <w:r w:rsidRPr="003E4285">
        <w:rPr>
          <w:rFonts w:ascii="Book Antiqua" w:eastAsia="Book Antiqua" w:hAnsi="Book Antiqua" w:cs="Book Antiqua"/>
        </w:rPr>
        <w:t>Th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tic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pen-acces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tic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a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a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lec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-ho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dito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ful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er-review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ter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viewers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tribu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ccordanc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it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reat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ommon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ttributi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nCommerci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C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Y-N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4.0)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cens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hi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rmit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ther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o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stribute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mix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dapt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uil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p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or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n-commercially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licen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i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erivativ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ork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n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ifferent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erms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vid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original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work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roper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i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h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s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is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non-commercial.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See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https://creativecommons.org/Licenses/by-nc/4.0/</w:t>
      </w:r>
    </w:p>
    <w:p w14:paraId="5CC08639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60EA1B29" w14:textId="75CF9CC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t>Provenance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and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peer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review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</w:rPr>
        <w:t>Invi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rticle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xternall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peer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reviewed.</w:t>
      </w:r>
    </w:p>
    <w:p w14:paraId="18BAFFBA" w14:textId="77777777" w:rsidR="00082C2F" w:rsidRDefault="00082C2F" w:rsidP="00BE2101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1020E7A9" w14:textId="2E3CBBA7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t>Peer-review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model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</w:rPr>
        <w:t>Singl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lind</w:t>
      </w:r>
    </w:p>
    <w:p w14:paraId="59640A39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6DE8FFA6" w14:textId="2E89271F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t>Peer-review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started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</w:rPr>
        <w:t>Janua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14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3</w:t>
      </w:r>
    </w:p>
    <w:p w14:paraId="1EA4866E" w14:textId="56890311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t>First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decision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</w:rPr>
        <w:t>March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1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2023</w:t>
      </w:r>
    </w:p>
    <w:p w14:paraId="28C5FF02" w14:textId="62AD7334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t>Article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in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press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4ED4A96C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4F7468D4" w14:textId="2C7680EC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t>Specialty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type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082C2F" w:rsidRPr="00082C2F">
        <w:rPr>
          <w:rFonts w:ascii="Book Antiqua" w:eastAsia="Book Antiqua" w:hAnsi="Book Antiqua" w:cs="Book Antiqua"/>
        </w:rPr>
        <w:t>Cell</w:t>
      </w:r>
      <w:r w:rsidR="005536A9">
        <w:rPr>
          <w:rFonts w:ascii="Book Antiqua" w:eastAsia="Book Antiqua" w:hAnsi="Book Antiqua" w:cs="Book Antiqua"/>
        </w:rPr>
        <w:t xml:space="preserve"> </w:t>
      </w:r>
      <w:r w:rsidR="00082C2F" w:rsidRPr="00082C2F">
        <w:rPr>
          <w:rFonts w:ascii="Book Antiqua" w:eastAsia="Book Antiqua" w:hAnsi="Book Antiqua" w:cs="Book Antiqua"/>
        </w:rPr>
        <w:t>and</w:t>
      </w:r>
      <w:r w:rsidR="005536A9">
        <w:rPr>
          <w:rFonts w:ascii="Book Antiqua" w:eastAsia="Book Antiqua" w:hAnsi="Book Antiqua" w:cs="Book Antiqua"/>
        </w:rPr>
        <w:t xml:space="preserve"> </w:t>
      </w:r>
      <w:r w:rsidR="00082C2F" w:rsidRPr="00082C2F">
        <w:rPr>
          <w:rFonts w:ascii="Book Antiqua" w:eastAsia="Book Antiqua" w:hAnsi="Book Antiqua" w:cs="Book Antiqua"/>
        </w:rPr>
        <w:t>tissue</w:t>
      </w:r>
      <w:r w:rsidR="005536A9">
        <w:rPr>
          <w:rFonts w:ascii="Book Antiqua" w:eastAsia="Book Antiqua" w:hAnsi="Book Antiqua" w:cs="Book Antiqua"/>
        </w:rPr>
        <w:t xml:space="preserve"> </w:t>
      </w:r>
      <w:r w:rsidR="00082C2F" w:rsidRPr="00082C2F">
        <w:rPr>
          <w:rFonts w:ascii="Book Antiqua" w:eastAsia="Book Antiqua" w:hAnsi="Book Antiqua" w:cs="Book Antiqua"/>
        </w:rPr>
        <w:t>engineering</w:t>
      </w:r>
    </w:p>
    <w:p w14:paraId="3FE669A1" w14:textId="10E7800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t>Country/Territory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of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origin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</w:rPr>
        <w:t>China</w:t>
      </w:r>
    </w:p>
    <w:p w14:paraId="056F0C73" w14:textId="23CD2EB5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t>Peer-review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report’s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scientific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quality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103D4BC8" w14:textId="4F087D33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Gra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Excellent)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A</w:t>
      </w:r>
    </w:p>
    <w:p w14:paraId="1A90ED62" w14:textId="4DE99180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Gra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Very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good)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B</w:t>
      </w:r>
    </w:p>
    <w:p w14:paraId="44EF8525" w14:textId="4BFB1716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Gra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C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Good)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0</w:t>
      </w:r>
    </w:p>
    <w:p w14:paraId="33D3AD4A" w14:textId="2999DFA9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Gra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Fair)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0</w:t>
      </w:r>
    </w:p>
    <w:p w14:paraId="5AABC959" w14:textId="7677102F" w:rsidR="00A77B3E" w:rsidRPr="003E4285" w:rsidRDefault="00000000" w:rsidP="00BE2101">
      <w:pPr>
        <w:spacing w:line="360" w:lineRule="auto"/>
        <w:jc w:val="both"/>
        <w:rPr>
          <w:rFonts w:ascii="Book Antiqua" w:hAnsi="Book Antiqua"/>
        </w:rPr>
      </w:pPr>
      <w:r w:rsidRPr="003E4285">
        <w:rPr>
          <w:rFonts w:ascii="Book Antiqua" w:eastAsia="Book Antiqua" w:hAnsi="Book Antiqua" w:cs="Book Antiqua"/>
        </w:rPr>
        <w:t>Grad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(Poor):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0</w:t>
      </w:r>
    </w:p>
    <w:p w14:paraId="0B583087" w14:textId="77777777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4AA71EFD" w14:textId="77777777" w:rsidR="00A77B3E" w:rsidRDefault="00000000" w:rsidP="00BE2101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lastRenderedPageBreak/>
        <w:t>P-Reviewer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</w:rPr>
        <w:t>George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TA</w:t>
      </w:r>
      <w:r w:rsidR="00D012A7">
        <w:rPr>
          <w:rFonts w:ascii="Book Antiqua" w:eastAsia="Book Antiqua" w:hAnsi="Book Antiqua" w:cs="Book Antiqua"/>
        </w:rPr>
        <w:t xml:space="preserve">, </w:t>
      </w:r>
      <w:r w:rsidR="00D012A7" w:rsidRPr="00D012A7">
        <w:rPr>
          <w:rFonts w:ascii="Book Antiqua" w:eastAsia="Book Antiqua" w:hAnsi="Book Antiqua" w:cs="Book Antiqua"/>
        </w:rPr>
        <w:t>Taiwan</w:t>
      </w:r>
      <w:r w:rsidRPr="003E4285">
        <w:rPr>
          <w:rFonts w:ascii="Book Antiqua" w:eastAsia="Book Antiqua" w:hAnsi="Book Antiqua" w:cs="Book Antiqua"/>
        </w:rPr>
        <w:t>;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Zhang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JW,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United</w:t>
      </w:r>
      <w:r w:rsidR="005536A9">
        <w:rPr>
          <w:rFonts w:ascii="Book Antiqua" w:eastAsia="Book Antiqua" w:hAnsi="Book Antiqua" w:cs="Book Antiqua"/>
        </w:rPr>
        <w:t xml:space="preserve"> </w:t>
      </w:r>
      <w:r w:rsidRPr="003E4285">
        <w:rPr>
          <w:rFonts w:ascii="Book Antiqua" w:eastAsia="Book Antiqua" w:hAnsi="Book Antiqua" w:cs="Book Antiqua"/>
        </w:rPr>
        <w:t>Kingdom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S-Editor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E4524E" w:rsidRPr="00E4524E">
        <w:rPr>
          <w:rFonts w:ascii="Book Antiqua" w:eastAsia="Book Antiqua" w:hAnsi="Book Antiqua" w:cs="Book Antiqua"/>
          <w:bCs/>
          <w:color w:val="000000"/>
        </w:rPr>
        <w:t>Li</w:t>
      </w:r>
      <w:r w:rsidR="005536A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E4524E" w:rsidRPr="00E4524E">
        <w:rPr>
          <w:rFonts w:ascii="Book Antiqua" w:eastAsia="Book Antiqua" w:hAnsi="Book Antiqua" w:cs="Book Antiqua"/>
          <w:bCs/>
          <w:color w:val="000000"/>
        </w:rPr>
        <w:t>L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L-Editor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E70D2" w:rsidRPr="007E70D2">
        <w:rPr>
          <w:rFonts w:ascii="Book Antiqua" w:eastAsia="Book Antiqua" w:hAnsi="Book Antiqua" w:cs="Book Antiqua"/>
          <w:bCs/>
          <w:color w:val="000000"/>
        </w:rPr>
        <w:t xml:space="preserve">A </w:t>
      </w:r>
      <w:r w:rsidRPr="003E4285">
        <w:rPr>
          <w:rFonts w:ascii="Book Antiqua" w:eastAsia="Book Antiqua" w:hAnsi="Book Antiqua" w:cs="Book Antiqua"/>
          <w:b/>
          <w:color w:val="000000"/>
        </w:rPr>
        <w:t>P-Editor: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514A72AC" w14:textId="7FF08EE7" w:rsidR="00C565B0" w:rsidRPr="003E4285" w:rsidRDefault="00C565B0" w:rsidP="00BE2101">
      <w:pPr>
        <w:spacing w:line="360" w:lineRule="auto"/>
        <w:jc w:val="both"/>
        <w:rPr>
          <w:rFonts w:ascii="Book Antiqua" w:hAnsi="Book Antiqua"/>
        </w:rPr>
        <w:sectPr w:rsidR="00C565B0" w:rsidRPr="003E428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01E2333" w14:textId="063F45BB" w:rsidR="00A77B3E" w:rsidRDefault="00000000" w:rsidP="00BE2101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3E4285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5536A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E4285">
        <w:rPr>
          <w:rFonts w:ascii="Book Antiqua" w:eastAsia="Book Antiqua" w:hAnsi="Book Antiqua" w:cs="Book Antiqua"/>
          <w:b/>
          <w:color w:val="000000"/>
        </w:rPr>
        <w:t>Legends</w:t>
      </w:r>
    </w:p>
    <w:p w14:paraId="61CBFC41" w14:textId="43CC42B6" w:rsidR="002A2936" w:rsidRPr="003E4285" w:rsidRDefault="00E4524E" w:rsidP="00BE2101">
      <w:pPr>
        <w:spacing w:line="360" w:lineRule="auto"/>
        <w:ind w:firstLineChars="200" w:firstLine="480"/>
        <w:jc w:val="both"/>
        <w:rPr>
          <w:rFonts w:ascii="Book Antiqua" w:hAnsi="Book Antiqua"/>
          <w:color w:val="000000" w:themeColor="text1"/>
        </w:rPr>
      </w:pPr>
      <w:r>
        <w:rPr>
          <w:noProof/>
        </w:rPr>
        <w:drawing>
          <wp:inline distT="0" distB="0" distL="0" distR="0" wp14:anchorId="0E282426" wp14:editId="7B10C70B">
            <wp:extent cx="5943600" cy="3731260"/>
            <wp:effectExtent l="0" t="0" r="0" b="0"/>
            <wp:docPr id="1" name="图片 1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图示&#10;&#10;描述已自动生成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31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994099" w14:textId="59D56DF7" w:rsidR="002A2936" w:rsidRDefault="002A2936" w:rsidP="00BE2101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3E4285">
        <w:rPr>
          <w:rFonts w:ascii="Book Antiqua" w:hAnsi="Book Antiqua"/>
          <w:b/>
          <w:bCs/>
          <w:color w:val="000000" w:themeColor="text1"/>
        </w:rPr>
        <w:t>Figure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1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The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intestinal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stem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cell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niche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and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regulatory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signals.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testin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pitheliu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onsist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f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rypt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villi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rypt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generat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onstan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rea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f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new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a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ifferentiat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migrat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upwar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to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villi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s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Lgr5+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testin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e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resid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otto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f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rypt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r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wedge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etwee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Panet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whic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protec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nurtur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e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bov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e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zon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lineage-committe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progenitor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lso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know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ransi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mplifying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zone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ivide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o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fue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rapi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pitheli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urnover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Matur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pitheli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riginat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fro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ryp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mov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up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owar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villu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ip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Wn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Notc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ignaling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xhibi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hig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ctivity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e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niche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ctivatio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f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ignal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ecrease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long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wit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crease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istanc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fro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ryp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ottom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Whil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MP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ctivity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and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pposit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irection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WNT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R-spondin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piderm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growt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factor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mammalia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arge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f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rapamyci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r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ecrete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y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Panet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r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mesenchym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YAP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work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roug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Wn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ignaling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o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maintai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rypt–villu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tegrity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esides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Panet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provid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ssenti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Notc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ignal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o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e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y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xpressing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Notc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ligands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ignaling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network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nic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stablishe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aselin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lastRenderedPageBreak/>
        <w:t>for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elf-renewal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fat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etermination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proliferation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ifferentiatio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f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testin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e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 w:rsidRPr="00F12ACB">
        <w:rPr>
          <w:rFonts w:ascii="Book Antiqua" w:hAnsi="Book Antiqua"/>
          <w:color w:val="000000" w:themeColor="text1"/>
        </w:rPr>
        <w:t>BMP</w:t>
      </w:r>
      <w:r w:rsidR="00F12ACB">
        <w:rPr>
          <w:rFonts w:ascii="Book Antiqua" w:hAnsi="Book Antiqua"/>
          <w:color w:val="000000" w:themeColor="text1"/>
        </w:rPr>
        <w:t>: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>
        <w:rPr>
          <w:rFonts w:ascii="Book Antiqua" w:eastAsia="Book Antiqua" w:hAnsi="Book Antiqua" w:cs="Book Antiqua"/>
          <w:color w:val="000000"/>
        </w:rPr>
        <w:t>B</w:t>
      </w:r>
      <w:r w:rsidR="00F12ACB" w:rsidRPr="003E4285">
        <w:rPr>
          <w:rFonts w:ascii="Book Antiqua" w:eastAsia="Book Antiqua" w:hAnsi="Book Antiqua" w:cs="Book Antiqua"/>
          <w:color w:val="000000"/>
        </w:rPr>
        <w:t>one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F12ACB" w:rsidRPr="003E4285">
        <w:rPr>
          <w:rFonts w:ascii="Book Antiqua" w:eastAsia="Book Antiqua" w:hAnsi="Book Antiqua" w:cs="Book Antiqua"/>
          <w:color w:val="000000"/>
        </w:rPr>
        <w:t>morphogenetic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F12ACB" w:rsidRPr="003E4285">
        <w:rPr>
          <w:rFonts w:ascii="Book Antiqua" w:eastAsia="Book Antiqua" w:hAnsi="Book Antiqua" w:cs="Book Antiqua"/>
          <w:color w:val="000000"/>
        </w:rPr>
        <w:t>protein</w:t>
      </w:r>
      <w:r w:rsidR="00F12ACB">
        <w:rPr>
          <w:rFonts w:ascii="Book Antiqua" w:eastAsia="Book Antiqua" w:hAnsi="Book Antiqua" w:cs="Book Antiqua"/>
          <w:color w:val="000000"/>
        </w:rPr>
        <w:t>;</w:t>
      </w:r>
      <w:r w:rsidR="005536A9">
        <w:rPr>
          <w:rFonts w:ascii="Book Antiqua" w:eastAsia="Book Antiqua" w:hAnsi="Book Antiqua" w:cs="Book Antiqua"/>
          <w:color w:val="000000"/>
        </w:rPr>
        <w:t xml:space="preserve"> </w:t>
      </w:r>
      <w:r w:rsidR="00F12ACB" w:rsidRPr="00F12ACB">
        <w:rPr>
          <w:rFonts w:ascii="Book Antiqua" w:hAnsi="Book Antiqua"/>
          <w:color w:val="000000" w:themeColor="text1"/>
        </w:rPr>
        <w:t>EGF</w:t>
      </w:r>
      <w:r w:rsidR="00F12ACB">
        <w:rPr>
          <w:rFonts w:ascii="Book Antiqua" w:hAnsi="Book Antiqua"/>
          <w:color w:val="000000" w:themeColor="text1"/>
        </w:rPr>
        <w:t>: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 w:rsidRPr="003E4285">
        <w:rPr>
          <w:rFonts w:ascii="Book Antiqua" w:hAnsi="Book Antiqua"/>
          <w:color w:val="000000" w:themeColor="text1"/>
        </w:rPr>
        <w:t>epiderm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 w:rsidRPr="003E4285">
        <w:rPr>
          <w:rFonts w:ascii="Book Antiqua" w:hAnsi="Book Antiqua"/>
          <w:color w:val="000000" w:themeColor="text1"/>
        </w:rPr>
        <w:t>growt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 w:rsidRPr="003E4285">
        <w:rPr>
          <w:rFonts w:ascii="Book Antiqua" w:hAnsi="Book Antiqua"/>
          <w:color w:val="000000" w:themeColor="text1"/>
        </w:rPr>
        <w:t>factor</w:t>
      </w:r>
      <w:r w:rsidR="00F12ACB">
        <w:rPr>
          <w:rFonts w:ascii="Book Antiqua" w:hAnsi="Book Antiqua"/>
          <w:color w:val="000000" w:themeColor="text1"/>
        </w:rPr>
        <w:t>;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 w:rsidRPr="00F12ACB">
        <w:rPr>
          <w:rFonts w:ascii="Book Antiqua" w:hAnsi="Book Antiqua"/>
          <w:color w:val="000000" w:themeColor="text1"/>
        </w:rPr>
        <w:t>mTOR</w:t>
      </w:r>
      <w:r w:rsidR="00F12ACB">
        <w:rPr>
          <w:rFonts w:ascii="Book Antiqua" w:hAnsi="Book Antiqua"/>
          <w:color w:val="000000" w:themeColor="text1"/>
        </w:rPr>
        <w:t>: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>
        <w:rPr>
          <w:rFonts w:ascii="Book Antiqua" w:hAnsi="Book Antiqua"/>
          <w:color w:val="000000" w:themeColor="text1"/>
        </w:rPr>
        <w:t>M</w:t>
      </w:r>
      <w:r w:rsidR="00F12ACB" w:rsidRPr="003E4285">
        <w:rPr>
          <w:rFonts w:ascii="Book Antiqua" w:hAnsi="Book Antiqua"/>
          <w:color w:val="000000" w:themeColor="text1"/>
        </w:rPr>
        <w:t>ammalia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 w:rsidRPr="003E4285">
        <w:rPr>
          <w:rFonts w:ascii="Book Antiqua" w:hAnsi="Book Antiqua"/>
          <w:color w:val="000000" w:themeColor="text1"/>
        </w:rPr>
        <w:t>target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 w:rsidRPr="003E4285">
        <w:rPr>
          <w:rFonts w:ascii="Book Antiqua" w:hAnsi="Book Antiqua"/>
          <w:color w:val="000000" w:themeColor="text1"/>
        </w:rPr>
        <w:t>of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F12ACB" w:rsidRPr="003E4285">
        <w:rPr>
          <w:rFonts w:ascii="Book Antiqua" w:hAnsi="Book Antiqua"/>
          <w:color w:val="000000" w:themeColor="text1"/>
        </w:rPr>
        <w:t>rapamycin</w:t>
      </w:r>
      <w:r w:rsidR="00F12ACB">
        <w:rPr>
          <w:rFonts w:ascii="Book Antiqua" w:hAnsi="Book Antiqua"/>
          <w:color w:val="000000" w:themeColor="text1"/>
        </w:rPr>
        <w:t>.</w:t>
      </w:r>
    </w:p>
    <w:p w14:paraId="26CB9956" w14:textId="77777777" w:rsidR="00A62B21" w:rsidRPr="003E4285" w:rsidRDefault="00A62B21" w:rsidP="00BE2101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7501881" w14:textId="28C22E01" w:rsidR="002A2936" w:rsidRPr="003E4285" w:rsidRDefault="00E4524E" w:rsidP="00BE2101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</w:rPr>
      </w:pPr>
      <w:r>
        <w:rPr>
          <w:noProof/>
        </w:rPr>
        <w:drawing>
          <wp:inline distT="0" distB="0" distL="0" distR="0" wp14:anchorId="3C6BB4B4" wp14:editId="11C7103D">
            <wp:extent cx="5943600" cy="3529965"/>
            <wp:effectExtent l="0" t="0" r="0" b="0"/>
            <wp:docPr id="2" name="图片 2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图示&#10;&#10;描述已自动生成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29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C8EE6C" w14:textId="73D1815A" w:rsidR="002A2936" w:rsidRPr="003E4285" w:rsidRDefault="002A2936" w:rsidP="00BE2101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</w:rPr>
      </w:pPr>
      <w:r w:rsidRPr="003E4285">
        <w:rPr>
          <w:rFonts w:ascii="Book Antiqua" w:hAnsi="Book Antiqua"/>
          <w:b/>
          <w:bCs/>
          <w:color w:val="000000" w:themeColor="text1"/>
        </w:rPr>
        <w:t>Figure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2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Modulation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of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stem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cell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fate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determination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and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epithelial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repair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by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various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sources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of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3E4285">
        <w:rPr>
          <w:rFonts w:ascii="Book Antiqua" w:hAnsi="Book Antiqua"/>
          <w:b/>
          <w:bCs/>
          <w:color w:val="000000" w:themeColor="text1"/>
        </w:rPr>
        <w:t>stress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oth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xogenou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(inflammation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hemoradiotherapy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iet)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ndogenou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factor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(mitochondri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ysfunction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xtracellular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matrix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nteric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nervou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ystem)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hav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vit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ffect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e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fat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modulation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elf-renew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apacity,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balanc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f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proliferatio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differentiatio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r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ightly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ontrolle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the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process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of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epitheli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repair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and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regeneration.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A62B21" w:rsidRPr="003E4285">
        <w:rPr>
          <w:rFonts w:ascii="Book Antiqua" w:hAnsi="Book Antiqua"/>
          <w:color w:val="000000" w:themeColor="text1"/>
        </w:rPr>
        <w:t>ECM</w:t>
      </w:r>
      <w:r w:rsidR="00A62B21">
        <w:rPr>
          <w:rFonts w:ascii="Book Antiqua" w:hAnsi="Book Antiqua"/>
          <w:color w:val="000000" w:themeColor="text1"/>
        </w:rPr>
        <w:t>: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A62B21">
        <w:rPr>
          <w:rFonts w:ascii="Book Antiqua" w:hAnsi="Book Antiqua"/>
          <w:color w:val="000000" w:themeColor="text1"/>
        </w:rPr>
        <w:t>E</w:t>
      </w:r>
      <w:r w:rsidR="00A62B21" w:rsidRPr="003E4285">
        <w:rPr>
          <w:rFonts w:ascii="Book Antiqua" w:hAnsi="Book Antiqua"/>
          <w:color w:val="000000" w:themeColor="text1"/>
        </w:rPr>
        <w:t>xtracellular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="00A62B21" w:rsidRPr="003E4285">
        <w:rPr>
          <w:rFonts w:ascii="Book Antiqua" w:hAnsi="Book Antiqua"/>
          <w:color w:val="000000" w:themeColor="text1"/>
        </w:rPr>
        <w:t>matrix</w:t>
      </w:r>
      <w:r w:rsidR="00A62B21">
        <w:rPr>
          <w:rFonts w:ascii="Book Antiqua" w:hAnsi="Book Antiqua"/>
          <w:color w:val="000000" w:themeColor="text1"/>
        </w:rPr>
        <w:t>.</w:t>
      </w:r>
    </w:p>
    <w:p w14:paraId="6C354A8A" w14:textId="3A622255" w:rsidR="00A77B3E" w:rsidRPr="003E4285" w:rsidRDefault="00A77B3E" w:rsidP="00BE2101">
      <w:pPr>
        <w:spacing w:line="360" w:lineRule="auto"/>
        <w:jc w:val="both"/>
        <w:rPr>
          <w:rFonts w:ascii="Book Antiqua" w:hAnsi="Book Antiqua"/>
        </w:rPr>
      </w:pPr>
    </w:p>
    <w:p w14:paraId="42D60030" w14:textId="77777777" w:rsidR="002A2936" w:rsidRPr="003E4285" w:rsidRDefault="002A2936" w:rsidP="00BE2101">
      <w:pPr>
        <w:spacing w:line="360" w:lineRule="auto"/>
        <w:jc w:val="both"/>
        <w:rPr>
          <w:rFonts w:ascii="Book Antiqua" w:hAnsi="Book Antiqua"/>
        </w:rPr>
      </w:pPr>
    </w:p>
    <w:p w14:paraId="153BAC50" w14:textId="77777777" w:rsidR="007031E0" w:rsidRPr="003E4285" w:rsidRDefault="007031E0" w:rsidP="00BE2101">
      <w:pPr>
        <w:spacing w:line="360" w:lineRule="auto"/>
        <w:jc w:val="both"/>
        <w:rPr>
          <w:rFonts w:ascii="Book Antiqua" w:hAnsi="Book Antiqua"/>
        </w:rPr>
      </w:pPr>
    </w:p>
    <w:p w14:paraId="19952B92" w14:textId="77777777" w:rsidR="009465C7" w:rsidRDefault="009465C7" w:rsidP="00BE2101">
      <w:pPr>
        <w:spacing w:line="360" w:lineRule="auto"/>
        <w:jc w:val="both"/>
        <w:rPr>
          <w:rFonts w:ascii="Book Antiqua" w:hAnsi="Book Antiqua"/>
        </w:rPr>
        <w:sectPr w:rsidR="009465C7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E600A2B" w14:textId="25C094F9" w:rsidR="00877571" w:rsidRPr="009465C7" w:rsidRDefault="00877571" w:rsidP="00BE2101">
      <w:pPr>
        <w:spacing w:line="360" w:lineRule="auto"/>
        <w:jc w:val="both"/>
        <w:rPr>
          <w:rFonts w:ascii="Book Antiqua" w:hAnsi="Book Antiqua"/>
          <w:b/>
          <w:bCs/>
          <w:color w:val="000000" w:themeColor="text1"/>
        </w:rPr>
      </w:pPr>
      <w:bookmarkStart w:id="4" w:name="_Hlk131064661"/>
      <w:r w:rsidRPr="009465C7">
        <w:rPr>
          <w:rFonts w:ascii="Book Antiqua" w:hAnsi="Book Antiqua"/>
          <w:b/>
          <w:bCs/>
          <w:color w:val="000000" w:themeColor="text1"/>
        </w:rPr>
        <w:lastRenderedPageBreak/>
        <w:t>Table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9465C7">
        <w:rPr>
          <w:rFonts w:ascii="Book Antiqua" w:hAnsi="Book Antiqua"/>
          <w:b/>
          <w:bCs/>
          <w:color w:val="000000" w:themeColor="text1"/>
        </w:rPr>
        <w:t>1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9465C7">
        <w:rPr>
          <w:rFonts w:ascii="Book Antiqua" w:hAnsi="Book Antiqua"/>
          <w:b/>
          <w:bCs/>
          <w:color w:val="000000" w:themeColor="text1"/>
        </w:rPr>
        <w:t>Apoptosis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9465C7">
        <w:rPr>
          <w:rFonts w:ascii="Book Antiqua" w:hAnsi="Book Antiqua"/>
          <w:b/>
          <w:bCs/>
          <w:color w:val="000000" w:themeColor="text1"/>
        </w:rPr>
        <w:t>regulation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9465C7">
        <w:rPr>
          <w:rFonts w:ascii="Book Antiqua" w:hAnsi="Book Antiqua"/>
          <w:b/>
          <w:bCs/>
          <w:color w:val="000000" w:themeColor="text1"/>
        </w:rPr>
        <w:t>of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9465C7">
        <w:rPr>
          <w:rFonts w:ascii="Book Antiqua" w:hAnsi="Book Antiqua"/>
          <w:b/>
          <w:bCs/>
          <w:color w:val="000000" w:themeColor="text1"/>
        </w:rPr>
        <w:t>intestinal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9465C7">
        <w:rPr>
          <w:rFonts w:ascii="Book Antiqua" w:hAnsi="Book Antiqua"/>
          <w:b/>
          <w:bCs/>
          <w:color w:val="000000" w:themeColor="text1"/>
        </w:rPr>
        <w:t>stem</w:t>
      </w:r>
      <w:r w:rsidR="005536A9">
        <w:rPr>
          <w:rFonts w:ascii="Book Antiqua" w:hAnsi="Book Antiqua"/>
          <w:b/>
          <w:bCs/>
          <w:color w:val="000000" w:themeColor="text1"/>
        </w:rPr>
        <w:t xml:space="preserve"> </w:t>
      </w:r>
      <w:r w:rsidRPr="009465C7">
        <w:rPr>
          <w:rFonts w:ascii="Book Antiqua" w:hAnsi="Book Antiqua"/>
          <w:b/>
          <w:bCs/>
          <w:color w:val="000000" w:themeColor="text1"/>
        </w:rPr>
        <w:t>cells</w:t>
      </w:r>
    </w:p>
    <w:tbl>
      <w:tblPr>
        <w:tblStyle w:val="2"/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741"/>
        <w:gridCol w:w="1483"/>
        <w:gridCol w:w="1220"/>
        <w:gridCol w:w="4736"/>
      </w:tblGrid>
      <w:tr w:rsidR="00026BC9" w:rsidRPr="003010BE" w14:paraId="19CEA81B" w14:textId="77777777" w:rsidTr="00026BC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72E1B2" w14:textId="2ECD18C3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Biologic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proces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r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ignaling</w:t>
            </w:r>
          </w:p>
        </w:tc>
        <w:tc>
          <w:tcPr>
            <w:tcW w:w="148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494DD9" w14:textId="77777777" w:rsidR="00877571" w:rsidRPr="003010BE" w:rsidRDefault="00877571" w:rsidP="00BE2101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Molecule</w:t>
            </w:r>
          </w:p>
        </w:tc>
        <w:tc>
          <w:tcPr>
            <w:tcW w:w="12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3C2BB1" w14:textId="77777777" w:rsidR="00877571" w:rsidRPr="003010BE" w:rsidRDefault="00877571" w:rsidP="00BE2101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Role</w:t>
            </w:r>
          </w:p>
        </w:tc>
        <w:tc>
          <w:tcPr>
            <w:tcW w:w="47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64DF12" w14:textId="77777777" w:rsidR="00877571" w:rsidRPr="003010BE" w:rsidRDefault="00877571" w:rsidP="00BE2101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Evidence</w:t>
            </w:r>
          </w:p>
        </w:tc>
      </w:tr>
      <w:tr w:rsidR="00026BC9" w:rsidRPr="003010BE" w14:paraId="5BA22CEE" w14:textId="77777777" w:rsidTr="00026B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 w:val="restart"/>
            <w:tcBorders>
              <w:top w:val="single" w:sz="4" w:space="0" w:color="auto"/>
            </w:tcBorders>
            <w:vAlign w:val="center"/>
          </w:tcPr>
          <w:p w14:paraId="2813E33C" w14:textId="49376E41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Mitochondrial</w:t>
            </w:r>
            <w:r w:rsidR="005536A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dysfunction</w:t>
            </w:r>
          </w:p>
        </w:tc>
        <w:tc>
          <w:tcPr>
            <w:tcW w:w="1483" w:type="dxa"/>
            <w:tcBorders>
              <w:top w:val="single" w:sz="4" w:space="0" w:color="auto"/>
            </w:tcBorders>
            <w:vAlign w:val="center"/>
          </w:tcPr>
          <w:p w14:paraId="1E013CF5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Puma</w:t>
            </w:r>
          </w:p>
        </w:tc>
        <w:tc>
          <w:tcPr>
            <w:tcW w:w="1220" w:type="dxa"/>
            <w:tcBorders>
              <w:top w:val="single" w:sz="4" w:space="0" w:color="auto"/>
            </w:tcBorders>
            <w:vAlign w:val="center"/>
          </w:tcPr>
          <w:p w14:paraId="308C3369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Pro-apoptotic</w:t>
            </w:r>
          </w:p>
        </w:tc>
        <w:tc>
          <w:tcPr>
            <w:tcW w:w="4736" w:type="dxa"/>
            <w:tcBorders>
              <w:top w:val="single" w:sz="4" w:space="0" w:color="auto"/>
            </w:tcBorders>
          </w:tcPr>
          <w:p w14:paraId="0D9D03A9" w14:textId="45A7D8E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Puma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epletio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educe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hemoradiotherapy-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duc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poptosi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p53-dependent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manner</w:t>
            </w:r>
            <w:r w:rsidRPr="003010BE">
              <w:rPr>
                <w:rFonts w:ascii="Book Antiqua" w:hAnsi="Book Antiqua"/>
                <w:color w:val="000000" w:themeColor="text1"/>
                <w:vertAlign w:val="superscript"/>
              </w:rPr>
              <w:fldChar w:fldCharType="begin">
                <w:fldData xml:space="preserve">PEVuZE5vdGU+PENpdGU+PEF1dGhvcj5MZWlib3dpdHo8L0F1dGhvcj48WWVhcj4yMDE4PC9ZZWFy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  <w:vertAlign w:val="superscript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  <w:vertAlign w:val="superscript"/>
              </w:rPr>
              <w:fldChar w:fldCharType="begin">
                <w:fldData xml:space="preserve">PEVuZE5vdGU+PENpdGU+PEF1dGhvcj5MZWlib3dpdHo8L0F1dGhvcj48WWVhcj4yMDE4PC9ZZWFy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  <w:vertAlign w:val="superscript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  <w:vertAlign w:val="superscript"/>
              </w:rPr>
            </w:r>
            <w:r w:rsidRPr="003010BE">
              <w:rPr>
                <w:rFonts w:ascii="Book Antiqua" w:hAnsi="Book Antiqua"/>
                <w:color w:val="000000" w:themeColor="text1"/>
                <w:vertAlign w:val="superscript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  <w:vertAlign w:val="superscript"/>
              </w:rPr>
            </w:r>
            <w:r w:rsidRPr="003010BE">
              <w:rPr>
                <w:rFonts w:ascii="Book Antiqua" w:hAnsi="Book Antiqua"/>
                <w:color w:val="000000" w:themeColor="text1"/>
                <w:vertAlign w:val="superscript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02,136]</w:t>
            </w:r>
            <w:r w:rsidRPr="003010BE">
              <w:rPr>
                <w:rFonts w:ascii="Book Antiqua" w:hAnsi="Book Antiqua"/>
                <w:color w:val="000000" w:themeColor="text1"/>
                <w:vertAlign w:val="superscript"/>
              </w:rPr>
              <w:fldChar w:fldCharType="end"/>
            </w:r>
          </w:p>
        </w:tc>
      </w:tr>
      <w:tr w:rsidR="00877571" w:rsidRPr="003010BE" w14:paraId="61CABC94" w14:textId="77777777" w:rsidTr="00026B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/>
          </w:tcPr>
          <w:p w14:paraId="77A28BB0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</w:p>
        </w:tc>
        <w:tc>
          <w:tcPr>
            <w:tcW w:w="1483" w:type="dxa"/>
            <w:vAlign w:val="center"/>
          </w:tcPr>
          <w:p w14:paraId="31D5C7FD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Bcl-2</w:t>
            </w:r>
          </w:p>
        </w:tc>
        <w:tc>
          <w:tcPr>
            <w:tcW w:w="1220" w:type="dxa"/>
            <w:vAlign w:val="center"/>
          </w:tcPr>
          <w:p w14:paraId="716601DC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</w:tcPr>
          <w:p w14:paraId="716243AA" w14:textId="6FA1C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Bcl-2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highly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express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SC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n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lleviating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adiation-induc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amage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2YW4gZGVyIEhlaWpkZW48L0F1dGhvcj48WWVhcj4yMDE2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2YW4gZGVyIEhlaWpkZW48L0F1dGhvcj48WWVhcj4yMDE2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37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877571" w:rsidRPr="003010BE" w14:paraId="6EC1D190" w14:textId="77777777" w:rsidTr="00026B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/>
            <w:tcBorders>
              <w:top w:val="none" w:sz="0" w:space="0" w:color="auto"/>
              <w:bottom w:val="none" w:sz="0" w:space="0" w:color="auto"/>
            </w:tcBorders>
          </w:tcPr>
          <w:p w14:paraId="39B1624B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</w:p>
        </w:tc>
        <w:tc>
          <w:tcPr>
            <w:tcW w:w="1483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51499A1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Survivin</w:t>
            </w:r>
          </w:p>
        </w:tc>
        <w:tc>
          <w:tcPr>
            <w:tcW w:w="122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256B324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  <w:tcBorders>
              <w:top w:val="none" w:sz="0" w:space="0" w:color="auto"/>
              <w:bottom w:val="none" w:sz="0" w:space="0" w:color="auto"/>
            </w:tcBorders>
          </w:tcPr>
          <w:p w14:paraId="33235D5F" w14:textId="37E6D7BA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essenti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guardia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f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SC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uring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mucos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healing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NYXJ0aW5pPC9BdXRob3I+PFllYXI+MjAxNjwvWWVhcj48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NYXJ0aW5pPC9BdXRob3I+PFllYXI+MjAxNjwvWWVhcj48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38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026BC9" w:rsidRPr="003010BE" w14:paraId="6D225CF1" w14:textId="77777777" w:rsidTr="00026B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/>
          </w:tcPr>
          <w:p w14:paraId="1C91692A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</w:p>
        </w:tc>
        <w:tc>
          <w:tcPr>
            <w:tcW w:w="1483" w:type="dxa"/>
            <w:vAlign w:val="center"/>
          </w:tcPr>
          <w:p w14:paraId="117C40CF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PRPS1</w:t>
            </w:r>
          </w:p>
        </w:tc>
        <w:tc>
          <w:tcPr>
            <w:tcW w:w="1220" w:type="dxa"/>
            <w:vAlign w:val="center"/>
          </w:tcPr>
          <w:p w14:paraId="66CF02CA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Pro-apoptotic</w:t>
            </w:r>
          </w:p>
        </w:tc>
        <w:tc>
          <w:tcPr>
            <w:tcW w:w="4736" w:type="dxa"/>
          </w:tcPr>
          <w:p w14:paraId="2EAAE510" w14:textId="11187B70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PRPS1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eficiency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exhibit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esistance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gainst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testin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amage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manner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ependent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upo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Lgr5+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SCs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Lb3JlbjwvQXV0aG9yPjxZZWFyPjIwMTg8L1llYXI+PFJl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=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Lb3JlbjwvQXV0aG9yPjxZZWFyPjIwMTg8L1llYXI+PFJl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=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39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877571" w:rsidRPr="003010BE" w14:paraId="4BBE3729" w14:textId="77777777" w:rsidTr="00026B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 w:val="restar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A548A5A" w14:textId="1B49A423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Immune</w:t>
            </w:r>
            <w:r w:rsidR="005536A9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response</w:t>
            </w:r>
          </w:p>
        </w:tc>
        <w:tc>
          <w:tcPr>
            <w:tcW w:w="1483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84C81D3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IL-22</w:t>
            </w:r>
          </w:p>
        </w:tc>
        <w:tc>
          <w:tcPr>
            <w:tcW w:w="122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A1D6168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  <w:tcBorders>
              <w:top w:val="none" w:sz="0" w:space="0" w:color="auto"/>
              <w:bottom w:val="none" w:sz="0" w:space="0" w:color="auto"/>
            </w:tcBorders>
          </w:tcPr>
          <w:p w14:paraId="442EA008" w14:textId="1508A4D4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IL-22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eficiency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l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to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creas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rypt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poptosis,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epletio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f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SCs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IYW5hc2g8L0F1dGhvcj48WWVhcj4yMDEyPC9ZZWFyPjxS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IYW5hc2g8L0F1dGhvcj48WWVhcj4yMDEyPC9ZZWFyPjxS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97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877571" w:rsidRPr="003010BE" w14:paraId="5D9FF9D3" w14:textId="77777777" w:rsidTr="00026B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/>
            <w:vAlign w:val="center"/>
          </w:tcPr>
          <w:p w14:paraId="5B56FB15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</w:p>
        </w:tc>
        <w:tc>
          <w:tcPr>
            <w:tcW w:w="1483" w:type="dxa"/>
            <w:vAlign w:val="center"/>
          </w:tcPr>
          <w:p w14:paraId="32EB30A4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NOD2</w:t>
            </w:r>
          </w:p>
        </w:tc>
        <w:tc>
          <w:tcPr>
            <w:tcW w:w="1220" w:type="dxa"/>
            <w:vAlign w:val="center"/>
          </w:tcPr>
          <w:p w14:paraId="03B5DF85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</w:tcPr>
          <w:p w14:paraId="734C9FEB" w14:textId="6E7123E9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Nod2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timulatio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trigger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tem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el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urviv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gainst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xidative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tress-mediat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el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eath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OaWdybzwvQXV0aG9yPjxZZWFyPjIwMTQ8L1llYXI+PFJl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OaWdybzwvQXV0aG9yPjxZZWFyPjIwMTQ8L1llYXI+PFJl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93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877571" w:rsidRPr="003010BE" w14:paraId="5C09FD45" w14:textId="77777777" w:rsidTr="00026B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D3FEC71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Hippo</w:t>
            </w:r>
          </w:p>
        </w:tc>
        <w:tc>
          <w:tcPr>
            <w:tcW w:w="1483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785E8E41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YAP</w:t>
            </w:r>
          </w:p>
        </w:tc>
        <w:tc>
          <w:tcPr>
            <w:tcW w:w="122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E844055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  <w:tcBorders>
              <w:top w:val="none" w:sz="0" w:space="0" w:color="auto"/>
              <w:bottom w:val="none" w:sz="0" w:space="0" w:color="auto"/>
            </w:tcBorders>
          </w:tcPr>
          <w:p w14:paraId="12A4EC4D" w14:textId="30D96795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Los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f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YAP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ctivity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esult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ensitivity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f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rypt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tem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ell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to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poptosi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n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educ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el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proliferatio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uring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egeneration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HdWlsbGVybWluPC9BdXRob3I+PFllYXI+MjAyMTwvWWVh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HdWlsbGVybWluPC9BdXRob3I+PFllYXI+MjAyMTwvWWVh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40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877571" w:rsidRPr="003010BE" w14:paraId="1151ACB3" w14:textId="77777777" w:rsidTr="00026B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Align w:val="center"/>
          </w:tcPr>
          <w:p w14:paraId="06461BDB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GPCR</w:t>
            </w:r>
          </w:p>
        </w:tc>
        <w:tc>
          <w:tcPr>
            <w:tcW w:w="1483" w:type="dxa"/>
            <w:vAlign w:val="center"/>
          </w:tcPr>
          <w:p w14:paraId="4AA76797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β-Arrestin1/2</w:t>
            </w:r>
          </w:p>
        </w:tc>
        <w:tc>
          <w:tcPr>
            <w:tcW w:w="1220" w:type="dxa"/>
            <w:vAlign w:val="center"/>
          </w:tcPr>
          <w:p w14:paraId="133DED31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</w:tcPr>
          <w:p w14:paraId="49C12267" w14:textId="64E725C0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βArr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educ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the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hemotherapy-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duc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Lgr5+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tem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el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poptosi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by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hibiting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endoplasmic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eticulum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tress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aaGFuPC9BdXRob3I+PFllYXI+MjAxNjwvWWVhcj48UmVj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aaGFuPC9BdXRob3I+PFllYXI+MjAxNjwvWWVhcj48UmVj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41,142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877571" w:rsidRPr="003010BE" w14:paraId="35057F52" w14:textId="77777777" w:rsidTr="00026B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 w:val="restart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55B1C5B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Hormone</w:t>
            </w:r>
          </w:p>
        </w:tc>
        <w:tc>
          <w:tcPr>
            <w:tcW w:w="1483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35B93EC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GLP-2</w:t>
            </w:r>
          </w:p>
        </w:tc>
        <w:tc>
          <w:tcPr>
            <w:tcW w:w="1220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B467570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  <w:tcBorders>
              <w:top w:val="none" w:sz="0" w:space="0" w:color="auto"/>
              <w:bottom w:val="none" w:sz="0" w:space="0" w:color="auto"/>
            </w:tcBorders>
          </w:tcPr>
          <w:p w14:paraId="19142614" w14:textId="1255C90D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GLP-2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expand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testin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rganoid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n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ownregulat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poptosis-relat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lastRenderedPageBreak/>
              <w:t>genes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Ob3JvbmE8L0F1dGhvcj48WWVhcj4yMDIwPC9ZZWFyPjxS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Ob3JvbmE8L0F1dGhvcj48WWVhcj4yMDIwPC9ZZWFyPjxS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43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026BC9" w:rsidRPr="003010BE" w14:paraId="5D8CB5AE" w14:textId="77777777" w:rsidTr="00026B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/>
          </w:tcPr>
          <w:p w14:paraId="2EF22D27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</w:p>
        </w:tc>
        <w:tc>
          <w:tcPr>
            <w:tcW w:w="1483" w:type="dxa"/>
            <w:vAlign w:val="center"/>
          </w:tcPr>
          <w:p w14:paraId="1BBB0C22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Ghrelin</w:t>
            </w:r>
          </w:p>
        </w:tc>
        <w:tc>
          <w:tcPr>
            <w:tcW w:w="1220" w:type="dxa"/>
            <w:vAlign w:val="center"/>
          </w:tcPr>
          <w:p w14:paraId="71CD3B75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</w:tcPr>
          <w:p w14:paraId="696EDFCD" w14:textId="1BC2ED59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Ghreli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treatment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ccelerat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the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evers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f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adiation-induc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epitheli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amage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n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efective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elf-renewing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property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f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SCs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Ld2FrPC9BdXRob3I+PFllYXI+MjAyMTwvWWVhcj48UmVj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Ld2FrPC9BdXRob3I+PFllYXI+MjAyMTwvWWVhcj48UmVj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44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026BC9" w:rsidRPr="003010BE" w14:paraId="1D60418B" w14:textId="77777777" w:rsidTr="00026B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 w:val="restart"/>
            <w:vAlign w:val="center"/>
          </w:tcPr>
          <w:p w14:paraId="7A22B7DD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Methylation</w:t>
            </w:r>
          </w:p>
        </w:tc>
        <w:tc>
          <w:tcPr>
            <w:tcW w:w="1483" w:type="dxa"/>
            <w:vAlign w:val="center"/>
          </w:tcPr>
          <w:p w14:paraId="20F48974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Mettl14</w:t>
            </w:r>
          </w:p>
        </w:tc>
        <w:tc>
          <w:tcPr>
            <w:tcW w:w="1220" w:type="dxa"/>
            <w:vAlign w:val="center"/>
          </w:tcPr>
          <w:p w14:paraId="6049FDD5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</w:tcPr>
          <w:p w14:paraId="119BB44A" w14:textId="305C29B3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Specific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deletio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of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the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Mettl14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gene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result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olonic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tem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el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poptosis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aaGFuZzwvQXV0aG9yPjxZZWFyPjIwMjI8L1llYXI+PFJl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aaGFuZzwvQXV0aG9yPjxZZWFyPjIwMjI8L1llYXI+PFJl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=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45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026BC9" w:rsidRPr="003010BE" w14:paraId="763D5839" w14:textId="77777777" w:rsidTr="00026BC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vMerge/>
          </w:tcPr>
          <w:p w14:paraId="10BF2FFD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</w:p>
        </w:tc>
        <w:tc>
          <w:tcPr>
            <w:tcW w:w="1483" w:type="dxa"/>
            <w:vAlign w:val="center"/>
          </w:tcPr>
          <w:p w14:paraId="11A0C31F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GsdmC</w:t>
            </w:r>
          </w:p>
        </w:tc>
        <w:tc>
          <w:tcPr>
            <w:tcW w:w="1220" w:type="dxa"/>
            <w:vAlign w:val="center"/>
          </w:tcPr>
          <w:p w14:paraId="5F6A374E" w14:textId="77777777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</w:tcPr>
          <w:p w14:paraId="08D88A46" w14:textId="616CA4F4" w:rsidR="00877571" w:rsidRPr="003010BE" w:rsidRDefault="00877571" w:rsidP="00BE210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GsdmC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N6-adenomethylatio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protect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mitochondri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homeostasi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n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essentia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for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Lgr5+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cell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survival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EdTwvQXV0aG9yPjxZZWFyPjIwMjI8L1llYXI+PFJlY051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EdTwvQXV0aG9yPjxZZWFyPjIwMjI8L1llYXI+PFJlY051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46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  <w:tr w:rsidR="00026BC9" w:rsidRPr="003010BE" w14:paraId="365CF459" w14:textId="77777777" w:rsidTr="00026B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41" w:type="dxa"/>
            <w:tcBorders>
              <w:bottom w:val="single" w:sz="4" w:space="0" w:color="auto"/>
            </w:tcBorders>
            <w:vAlign w:val="center"/>
          </w:tcPr>
          <w:p w14:paraId="2A6E76C6" w14:textId="77777777" w:rsidR="00877571" w:rsidRPr="003010BE" w:rsidRDefault="00877571" w:rsidP="00BE2101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b w:val="0"/>
                <w:bCs w:val="0"/>
                <w:color w:val="000000" w:themeColor="text1"/>
              </w:rPr>
              <w:t>Glycosylation</w:t>
            </w:r>
          </w:p>
        </w:tc>
        <w:tc>
          <w:tcPr>
            <w:tcW w:w="1483" w:type="dxa"/>
            <w:tcBorders>
              <w:bottom w:val="single" w:sz="4" w:space="0" w:color="auto"/>
            </w:tcBorders>
            <w:vAlign w:val="center"/>
          </w:tcPr>
          <w:p w14:paraId="6ACF4B57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HYOU1</w:t>
            </w:r>
          </w:p>
        </w:tc>
        <w:tc>
          <w:tcPr>
            <w:tcW w:w="1220" w:type="dxa"/>
            <w:tcBorders>
              <w:bottom w:val="single" w:sz="4" w:space="0" w:color="auto"/>
            </w:tcBorders>
            <w:vAlign w:val="center"/>
          </w:tcPr>
          <w:p w14:paraId="2D8A3866" w14:textId="77777777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Anti-apoptotic</w:t>
            </w:r>
          </w:p>
        </w:tc>
        <w:tc>
          <w:tcPr>
            <w:tcW w:w="4736" w:type="dxa"/>
            <w:tcBorders>
              <w:bottom w:val="single" w:sz="4" w:space="0" w:color="auto"/>
            </w:tcBorders>
            <w:vAlign w:val="center"/>
          </w:tcPr>
          <w:p w14:paraId="2AA27B32" w14:textId="013BB90E" w:rsidR="00877571" w:rsidRPr="003010BE" w:rsidRDefault="00877571" w:rsidP="00BE210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000000" w:themeColor="text1"/>
              </w:rPr>
            </w:pPr>
            <w:r w:rsidRPr="003010BE">
              <w:rPr>
                <w:rFonts w:ascii="Book Antiqua" w:hAnsi="Book Antiqua" w:cs="Times New Roman"/>
                <w:color w:val="000000" w:themeColor="text1"/>
              </w:rPr>
              <w:t>HYOU1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glycosylation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modulated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by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FUT2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protect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ISCs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gainst</w:t>
            </w:r>
            <w:r w:rsidR="005536A9">
              <w:rPr>
                <w:rFonts w:ascii="Book Antiqua" w:hAnsi="Book Antiqua" w:cs="Times New Roman"/>
                <w:color w:val="000000" w:themeColor="text1"/>
              </w:rPr>
              <w:t xml:space="preserve"> </w:t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t>apoptosis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XYW5nPC9BdXRob3I+PFllYXI+MjAyMzwvWWVhcj48UmVj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 </w:instrTex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begin">
                <w:fldData xml:space="preserve">PEVuZE5vdGU+PENpdGU+PEF1dGhvcj5XYW5nPC9BdXRob3I+PFllYXI+MjAyMzwvWWVhcj48UmVj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</w:fldData>
              </w:fldChar>
            </w:r>
            <w:r w:rsidRPr="003010BE">
              <w:rPr>
                <w:rFonts w:ascii="Book Antiqua" w:hAnsi="Book Antiqua" w:cs="Times New Roman"/>
                <w:color w:val="000000" w:themeColor="text1"/>
              </w:rPr>
              <w:instrText xml:space="preserve"> ADDIN EN.CITE.DATA </w:instrText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  <w:r w:rsidRPr="003010BE">
              <w:rPr>
                <w:rFonts w:ascii="Book Antiqua" w:hAnsi="Book Antiqua"/>
                <w:color w:val="000000" w:themeColor="text1"/>
              </w:rPr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separate"/>
            </w:r>
            <w:r w:rsidRPr="003010BE">
              <w:rPr>
                <w:rFonts w:ascii="Book Antiqua" w:hAnsi="Book Antiqua" w:cs="Times New Roman"/>
                <w:noProof/>
                <w:color w:val="000000" w:themeColor="text1"/>
                <w:vertAlign w:val="superscript"/>
              </w:rPr>
              <w:t>[147]</w:t>
            </w:r>
            <w:r w:rsidRPr="003010BE">
              <w:rPr>
                <w:rFonts w:ascii="Book Antiqua" w:hAnsi="Book Antiqua"/>
                <w:color w:val="000000" w:themeColor="text1"/>
              </w:rPr>
              <w:fldChar w:fldCharType="end"/>
            </w:r>
          </w:p>
        </w:tc>
      </w:tr>
    </w:tbl>
    <w:p w14:paraId="2F4CCAE3" w14:textId="1B42B0B9" w:rsidR="00877571" w:rsidRPr="003E4285" w:rsidRDefault="00877571" w:rsidP="00BE2101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bookmarkStart w:id="5" w:name="_Hlk131176922"/>
      <w:r w:rsidRPr="003E4285">
        <w:rPr>
          <w:rFonts w:ascii="Book Antiqua" w:hAnsi="Book Antiqua"/>
          <w:color w:val="000000" w:themeColor="text1"/>
        </w:rPr>
        <w:t>ISCs: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Intestinal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stem</w:t>
      </w:r>
      <w:r w:rsidR="005536A9">
        <w:rPr>
          <w:rFonts w:ascii="Book Antiqua" w:hAnsi="Book Antiqua"/>
          <w:color w:val="000000" w:themeColor="text1"/>
        </w:rPr>
        <w:t xml:space="preserve"> </w:t>
      </w:r>
      <w:r w:rsidRPr="003E4285">
        <w:rPr>
          <w:rFonts w:ascii="Book Antiqua" w:hAnsi="Book Antiqua"/>
          <w:color w:val="000000" w:themeColor="text1"/>
        </w:rPr>
        <w:t>cells</w:t>
      </w:r>
      <w:bookmarkEnd w:id="4"/>
      <w:bookmarkEnd w:id="5"/>
      <w:r w:rsidR="00BE2101">
        <w:rPr>
          <w:rFonts w:ascii="Book Antiqua" w:hAnsi="Book Antiqua"/>
          <w:color w:val="000000" w:themeColor="text1"/>
        </w:rPr>
        <w:t xml:space="preserve">; </w:t>
      </w:r>
      <w:r w:rsidR="00BE2101" w:rsidRPr="003E4285">
        <w:rPr>
          <w:rFonts w:ascii="Book Antiqua" w:eastAsia="Book Antiqua" w:hAnsi="Book Antiqua" w:cs="Book Antiqua"/>
          <w:color w:val="000000"/>
        </w:rPr>
        <w:t>PRPS1</w:t>
      </w:r>
      <w:r w:rsidR="00BE2101">
        <w:rPr>
          <w:rFonts w:ascii="Book Antiqua" w:eastAsia="Book Antiqua" w:hAnsi="Book Antiqua" w:cs="Book Antiqua"/>
          <w:color w:val="000000"/>
        </w:rPr>
        <w:t xml:space="preserve">: </w:t>
      </w:r>
      <w:r w:rsidR="00BE2101" w:rsidRPr="003E4285">
        <w:rPr>
          <w:rFonts w:ascii="Book Antiqua" w:eastAsia="Book Antiqua" w:hAnsi="Book Antiqua" w:cs="Book Antiqua"/>
          <w:color w:val="000000"/>
        </w:rPr>
        <w:t>Phosphoribosyl</w:t>
      </w:r>
      <w:r w:rsidR="00BE2101">
        <w:rPr>
          <w:rFonts w:ascii="Book Antiqua" w:eastAsia="Book Antiqua" w:hAnsi="Book Antiqua" w:cs="Book Antiqua"/>
          <w:color w:val="000000"/>
        </w:rPr>
        <w:t xml:space="preserve"> </w:t>
      </w:r>
      <w:r w:rsidR="00BE2101" w:rsidRPr="003E4285">
        <w:rPr>
          <w:rFonts w:ascii="Book Antiqua" w:eastAsia="Book Antiqua" w:hAnsi="Book Antiqua" w:cs="Book Antiqua"/>
          <w:color w:val="000000"/>
        </w:rPr>
        <w:t>pyrophosphate</w:t>
      </w:r>
      <w:r w:rsidR="00BE2101">
        <w:rPr>
          <w:rFonts w:ascii="Book Antiqua" w:eastAsia="Book Antiqua" w:hAnsi="Book Antiqua" w:cs="Book Antiqua"/>
          <w:color w:val="000000"/>
        </w:rPr>
        <w:t xml:space="preserve"> </w:t>
      </w:r>
      <w:r w:rsidR="00BE2101" w:rsidRPr="003E4285">
        <w:rPr>
          <w:rFonts w:ascii="Book Antiqua" w:eastAsia="Book Antiqua" w:hAnsi="Book Antiqua" w:cs="Book Antiqua"/>
          <w:color w:val="000000"/>
        </w:rPr>
        <w:t>synthetase</w:t>
      </w:r>
      <w:r w:rsidR="00BE2101">
        <w:rPr>
          <w:rFonts w:ascii="Book Antiqua" w:eastAsia="Book Antiqua" w:hAnsi="Book Antiqua" w:cs="Book Antiqua"/>
          <w:color w:val="000000"/>
        </w:rPr>
        <w:t xml:space="preserve"> </w:t>
      </w:r>
      <w:r w:rsidR="00BE2101" w:rsidRPr="003E4285">
        <w:rPr>
          <w:rFonts w:ascii="Book Antiqua" w:eastAsia="Book Antiqua" w:hAnsi="Book Antiqua" w:cs="Book Antiqua"/>
          <w:color w:val="000000"/>
        </w:rPr>
        <w:t>1</w:t>
      </w:r>
      <w:r w:rsidR="00BE2101">
        <w:rPr>
          <w:rFonts w:ascii="Book Antiqua" w:eastAsia="Book Antiqua" w:hAnsi="Book Antiqua" w:cs="Book Antiqua"/>
          <w:color w:val="000000"/>
        </w:rPr>
        <w:t xml:space="preserve">; </w:t>
      </w:r>
      <w:r w:rsidR="00BE2101" w:rsidRPr="003E4285">
        <w:rPr>
          <w:rFonts w:ascii="Book Antiqua" w:eastAsia="Book Antiqua" w:hAnsi="Book Antiqua" w:cs="Book Antiqua"/>
          <w:color w:val="000000"/>
        </w:rPr>
        <w:t>GPCR</w:t>
      </w:r>
      <w:r w:rsidR="00BE2101">
        <w:rPr>
          <w:rFonts w:ascii="Book Antiqua" w:eastAsia="Book Antiqua" w:hAnsi="Book Antiqua" w:cs="Book Antiqua"/>
          <w:color w:val="000000"/>
        </w:rPr>
        <w:t xml:space="preserve">: </w:t>
      </w:r>
      <w:r w:rsidR="00BE2101" w:rsidRPr="003E4285">
        <w:rPr>
          <w:rFonts w:ascii="Book Antiqua" w:eastAsia="Book Antiqua" w:hAnsi="Book Antiqua" w:cs="Book Antiqua"/>
          <w:color w:val="000000"/>
        </w:rPr>
        <w:t>G</w:t>
      </w:r>
      <w:r w:rsidR="00BE2101">
        <w:rPr>
          <w:rFonts w:ascii="Book Antiqua" w:eastAsia="Book Antiqua" w:hAnsi="Book Antiqua" w:cs="Book Antiqua"/>
          <w:color w:val="000000"/>
        </w:rPr>
        <w:t xml:space="preserve"> </w:t>
      </w:r>
      <w:r w:rsidR="00BE2101" w:rsidRPr="003E4285">
        <w:rPr>
          <w:rFonts w:ascii="Book Antiqua" w:eastAsia="Book Antiqua" w:hAnsi="Book Antiqua" w:cs="Book Antiqua"/>
          <w:color w:val="000000"/>
        </w:rPr>
        <w:t>protein</w:t>
      </w:r>
      <w:r w:rsidR="00BE2101">
        <w:rPr>
          <w:rFonts w:ascii="Book Antiqua" w:eastAsia="Book Antiqua" w:hAnsi="Book Antiqua" w:cs="Book Antiqua"/>
          <w:color w:val="000000"/>
        </w:rPr>
        <w:t xml:space="preserve"> </w:t>
      </w:r>
      <w:r w:rsidR="00BE2101" w:rsidRPr="003E4285">
        <w:rPr>
          <w:rFonts w:ascii="Book Antiqua" w:eastAsia="Book Antiqua" w:hAnsi="Book Antiqua" w:cs="Book Antiqua"/>
          <w:color w:val="000000"/>
        </w:rPr>
        <w:t>coupled</w:t>
      </w:r>
      <w:r w:rsidR="00BE2101">
        <w:rPr>
          <w:rFonts w:ascii="Book Antiqua" w:eastAsia="Book Antiqua" w:hAnsi="Book Antiqua" w:cs="Book Antiqua"/>
          <w:color w:val="000000"/>
        </w:rPr>
        <w:t xml:space="preserve"> </w:t>
      </w:r>
      <w:r w:rsidR="00BE2101" w:rsidRPr="003E4285">
        <w:rPr>
          <w:rFonts w:ascii="Book Antiqua" w:eastAsia="Book Antiqua" w:hAnsi="Book Antiqua" w:cs="Book Antiqua"/>
          <w:color w:val="000000"/>
        </w:rPr>
        <w:t>receptor</w:t>
      </w:r>
      <w:r w:rsidR="00BE2101">
        <w:rPr>
          <w:rFonts w:ascii="Book Antiqua" w:eastAsia="Book Antiqua" w:hAnsi="Book Antiqua" w:cs="Book Antiqua"/>
          <w:color w:val="000000"/>
        </w:rPr>
        <w:t>.</w:t>
      </w:r>
    </w:p>
    <w:sectPr w:rsidR="00877571" w:rsidRPr="003E428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C17FAC5" w14:textId="77777777" w:rsidR="00CE6C68" w:rsidRDefault="00CE6C68" w:rsidP="00586F08">
      <w:r>
        <w:separator/>
      </w:r>
    </w:p>
  </w:endnote>
  <w:endnote w:type="continuationSeparator" w:id="0">
    <w:p w14:paraId="7277EA09" w14:textId="77777777" w:rsidR="00CE6C68" w:rsidRDefault="00CE6C68" w:rsidP="00586F0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Book Antiqua" w:hAnsi="Book Antiqua"/>
        <w:sz w:val="24"/>
        <w:szCs w:val="24"/>
      </w:rPr>
      <w:id w:val="-1615356565"/>
      <w:docPartObj>
        <w:docPartGallery w:val="Page Numbers (Bottom of Page)"/>
        <w:docPartUnique/>
      </w:docPartObj>
    </w:sdtPr>
    <w:sdtContent>
      <w:sdt>
        <w:sdtPr>
          <w:rPr>
            <w:rFonts w:ascii="Book Antiqua" w:hAnsi="Book Antiqua"/>
            <w:sz w:val="24"/>
            <w:szCs w:val="24"/>
          </w:rPr>
          <w:id w:val="-1769616900"/>
          <w:docPartObj>
            <w:docPartGallery w:val="Page Numbers (Top of Page)"/>
            <w:docPartUnique/>
          </w:docPartObj>
        </w:sdtPr>
        <w:sdtContent>
          <w:p w14:paraId="5DB8AD8F" w14:textId="083A816C" w:rsidR="00586F08" w:rsidRPr="00586F08" w:rsidRDefault="005536A9" w:rsidP="004A2F37">
            <w:pPr>
              <w:pStyle w:val="a5"/>
              <w:jc w:val="right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</w:rPr>
              <w:instrText>PAGE</w:instrText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  <w:lang w:val="zh-CN" w:eastAsia="zh-CN"/>
              </w:rPr>
              <w:t>2</w:t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="00586F08" w:rsidRPr="00586F08">
              <w:rPr>
                <w:rFonts w:ascii="Book Antiqua" w:hAnsi="Book Antiqua"/>
                <w:sz w:val="24"/>
                <w:szCs w:val="24"/>
                <w:lang w:val="zh-CN" w:eastAsia="zh-CN"/>
              </w:rPr>
              <w:t>/</w:t>
            </w: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</w:rPr>
              <w:instrText>NUMPAGES</w:instrText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  <w:lang w:val="zh-CN" w:eastAsia="zh-CN"/>
              </w:rPr>
              <w:t>2</w:t>
            </w:r>
            <w:r w:rsidR="00586F08" w:rsidRPr="00586F0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A1D0FA0" w14:textId="77777777" w:rsidR="00CE6C68" w:rsidRDefault="00CE6C68" w:rsidP="00586F08">
      <w:r>
        <w:separator/>
      </w:r>
    </w:p>
  </w:footnote>
  <w:footnote w:type="continuationSeparator" w:id="0">
    <w:p w14:paraId="0FB4FDDC" w14:textId="77777777" w:rsidR="00CE6C68" w:rsidRDefault="00CE6C68" w:rsidP="00586F08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Jin-Lei Wang">
    <w15:presenceInfo w15:providerId="Windows Live" w15:userId="58c344de0d144e6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A77B3E"/>
    <w:rsid w:val="00026BC9"/>
    <w:rsid w:val="00064CDF"/>
    <w:rsid w:val="00080D71"/>
    <w:rsid w:val="00082C2F"/>
    <w:rsid w:val="000D0518"/>
    <w:rsid w:val="001221DE"/>
    <w:rsid w:val="00133D51"/>
    <w:rsid w:val="00133D6E"/>
    <w:rsid w:val="001803B2"/>
    <w:rsid w:val="00192FCB"/>
    <w:rsid w:val="001F60FA"/>
    <w:rsid w:val="002116CE"/>
    <w:rsid w:val="002504DC"/>
    <w:rsid w:val="0025166F"/>
    <w:rsid w:val="002A2936"/>
    <w:rsid w:val="002F661F"/>
    <w:rsid w:val="00300D6A"/>
    <w:rsid w:val="003010BE"/>
    <w:rsid w:val="00327EE0"/>
    <w:rsid w:val="00330EA0"/>
    <w:rsid w:val="00395D6D"/>
    <w:rsid w:val="003E4285"/>
    <w:rsid w:val="003F01C4"/>
    <w:rsid w:val="003F39D1"/>
    <w:rsid w:val="004058AB"/>
    <w:rsid w:val="00406E46"/>
    <w:rsid w:val="00440F6A"/>
    <w:rsid w:val="004A2F37"/>
    <w:rsid w:val="00522875"/>
    <w:rsid w:val="005536A9"/>
    <w:rsid w:val="00586F08"/>
    <w:rsid w:val="005A5A5B"/>
    <w:rsid w:val="00623734"/>
    <w:rsid w:val="006E5AA8"/>
    <w:rsid w:val="007031E0"/>
    <w:rsid w:val="007556AF"/>
    <w:rsid w:val="00766029"/>
    <w:rsid w:val="007722F5"/>
    <w:rsid w:val="007C4082"/>
    <w:rsid w:val="007E6804"/>
    <w:rsid w:val="007E70D2"/>
    <w:rsid w:val="00802BEA"/>
    <w:rsid w:val="00877571"/>
    <w:rsid w:val="009465C7"/>
    <w:rsid w:val="00966C35"/>
    <w:rsid w:val="00987D41"/>
    <w:rsid w:val="009E197D"/>
    <w:rsid w:val="00A07968"/>
    <w:rsid w:val="00A446D4"/>
    <w:rsid w:val="00A62B21"/>
    <w:rsid w:val="00A77B3E"/>
    <w:rsid w:val="00AA0785"/>
    <w:rsid w:val="00AC17CC"/>
    <w:rsid w:val="00AC59A8"/>
    <w:rsid w:val="00B17BCD"/>
    <w:rsid w:val="00B34E19"/>
    <w:rsid w:val="00B97EC7"/>
    <w:rsid w:val="00BA718A"/>
    <w:rsid w:val="00BE2101"/>
    <w:rsid w:val="00C20389"/>
    <w:rsid w:val="00C565B0"/>
    <w:rsid w:val="00C661FB"/>
    <w:rsid w:val="00CA2A55"/>
    <w:rsid w:val="00CA46A5"/>
    <w:rsid w:val="00CB7EE1"/>
    <w:rsid w:val="00CD5301"/>
    <w:rsid w:val="00CE6C68"/>
    <w:rsid w:val="00D012A7"/>
    <w:rsid w:val="00D134C5"/>
    <w:rsid w:val="00D1468D"/>
    <w:rsid w:val="00DE250E"/>
    <w:rsid w:val="00DE4C8D"/>
    <w:rsid w:val="00E4524E"/>
    <w:rsid w:val="00E75A39"/>
    <w:rsid w:val="00EB79C2"/>
    <w:rsid w:val="00F12ACB"/>
    <w:rsid w:val="00F42DB3"/>
    <w:rsid w:val="00F66345"/>
    <w:rsid w:val="00FB31E0"/>
    <w:rsid w:val="00FB52B6"/>
    <w:rsid w:val="00FC673D"/>
    <w:rsid w:val="00FF5B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74C93CDB"/>
  <w15:docId w15:val="{D030C609-6BCC-4D72-BF71-26E6CBF1A5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nhideWhenUsed/>
    <w:rsid w:val="00586F0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586F08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86F08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86F08"/>
    <w:rPr>
      <w:sz w:val="18"/>
      <w:szCs w:val="18"/>
    </w:rPr>
  </w:style>
  <w:style w:type="table" w:styleId="2">
    <w:name w:val="Plain Table 2"/>
    <w:basedOn w:val="a1"/>
    <w:uiPriority w:val="42"/>
    <w:rsid w:val="00877571"/>
    <w:rPr>
      <w:rFonts w:asciiTheme="minorHAnsi" w:hAnsiTheme="minorHAnsi" w:cstheme="minorBidi"/>
      <w:kern w:val="2"/>
      <w:sz w:val="21"/>
      <w:szCs w:val="22"/>
      <w:lang w:eastAsia="zh-CN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7">
    <w:name w:val="annotation reference"/>
    <w:basedOn w:val="a0"/>
    <w:semiHidden/>
    <w:unhideWhenUsed/>
    <w:rsid w:val="007556AF"/>
    <w:rPr>
      <w:sz w:val="21"/>
      <w:szCs w:val="21"/>
    </w:rPr>
  </w:style>
  <w:style w:type="paragraph" w:styleId="a8">
    <w:name w:val="annotation text"/>
    <w:basedOn w:val="a"/>
    <w:link w:val="a9"/>
    <w:unhideWhenUsed/>
    <w:rsid w:val="007556AF"/>
  </w:style>
  <w:style w:type="character" w:customStyle="1" w:styleId="a9">
    <w:name w:val="批注文字 字符"/>
    <w:basedOn w:val="a0"/>
    <w:link w:val="a8"/>
    <w:rsid w:val="007556AF"/>
    <w:rPr>
      <w:sz w:val="24"/>
      <w:szCs w:val="24"/>
    </w:rPr>
  </w:style>
  <w:style w:type="paragraph" w:styleId="aa">
    <w:name w:val="annotation subject"/>
    <w:basedOn w:val="a8"/>
    <w:next w:val="a8"/>
    <w:link w:val="ab"/>
    <w:semiHidden/>
    <w:unhideWhenUsed/>
    <w:rsid w:val="007556AF"/>
    <w:rPr>
      <w:b/>
      <w:bCs/>
    </w:rPr>
  </w:style>
  <w:style w:type="character" w:customStyle="1" w:styleId="ab">
    <w:name w:val="批注主题 字符"/>
    <w:basedOn w:val="a9"/>
    <w:link w:val="aa"/>
    <w:semiHidden/>
    <w:rsid w:val="007556AF"/>
    <w:rPr>
      <w:b/>
      <w:bCs/>
      <w:sz w:val="24"/>
      <w:szCs w:val="24"/>
    </w:rPr>
  </w:style>
  <w:style w:type="paragraph" w:styleId="ac">
    <w:name w:val="Revision"/>
    <w:hidden/>
    <w:uiPriority w:val="99"/>
    <w:semiHidden/>
    <w:rsid w:val="00CB7EE1"/>
    <w:rPr>
      <w:sz w:val="24"/>
      <w:szCs w:val="24"/>
    </w:rPr>
  </w:style>
  <w:style w:type="character" w:styleId="ad">
    <w:name w:val="Hyperlink"/>
    <w:basedOn w:val="a0"/>
    <w:uiPriority w:val="99"/>
    <w:semiHidden/>
    <w:unhideWhenUsed/>
    <w:rsid w:val="002F661F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microsoft.com/office/2011/relationships/people" Target="people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C33FB4-9FF5-4161-8164-BF1C4CBCDE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47</TotalTime>
  <Pages>1</Pages>
  <Words>11457</Words>
  <Characters>65310</Characters>
  <Application>Microsoft Office Word</Application>
  <DocSecurity>0</DocSecurity>
  <Lines>544</Lines>
  <Paragraphs>1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6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Jin-Lei Wang</cp:lastModifiedBy>
  <cp:revision>63</cp:revision>
  <dcterms:created xsi:type="dcterms:W3CDTF">2023-04-21T03:56:00Z</dcterms:created>
  <dcterms:modified xsi:type="dcterms:W3CDTF">2023-04-24T03:28:00Z</dcterms:modified>
</cp:coreProperties>
</file>